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14ACE0B8"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CD7197">
        <w:rPr>
          <w:rFonts w:asciiTheme="minorHAnsi" w:hAnsiTheme="minorHAnsi"/>
          <w:sz w:val="28"/>
          <w:szCs w:val="32"/>
        </w:rPr>
        <w:t>20</w:t>
      </w:r>
      <w:r w:rsidR="009C2BC5">
        <w:rPr>
          <w:rFonts w:asciiTheme="minorHAnsi" w:hAnsiTheme="minorHAnsi"/>
          <w:sz w:val="28"/>
          <w:szCs w:val="32"/>
        </w:rPr>
        <w:t>. Juni</w:t>
      </w:r>
      <w:r w:rsidR="008C60AA">
        <w:rPr>
          <w:rFonts w:asciiTheme="minorHAnsi" w:hAnsiTheme="minorHAnsi"/>
          <w:sz w:val="28"/>
          <w:szCs w:val="32"/>
        </w:rPr>
        <w:t xml:space="preserve"> </w:t>
      </w:r>
      <w:r w:rsidR="00B43080">
        <w:rPr>
          <w:rFonts w:asciiTheme="minorHAnsi" w:hAnsiTheme="minorHAnsi"/>
          <w:sz w:val="28"/>
          <w:szCs w:val="32"/>
        </w:rPr>
        <w:t>2014</w:t>
      </w:r>
    </w:p>
    <w:p w14:paraId="3E137856" w14:textId="77777777" w:rsidR="0079287A" w:rsidRDefault="0079287A" w:rsidP="0079287A">
      <w:pPr>
        <w:pStyle w:val="berschrift1"/>
      </w:pPr>
      <w:bookmarkStart w:id="0" w:name="_Toc179534288"/>
      <w:r>
        <w:t>6</w:t>
      </w:r>
      <w:r w:rsidRPr="00FC48A5">
        <w:t xml:space="preserve">. </w:t>
      </w:r>
      <w:bookmarkStart w:id="1" w:name="_Toc183706061"/>
      <w:bookmarkEnd w:id="0"/>
      <w:r>
        <w:t>Geistlich leiten in der Gemeinde: Vom Ich zum Wir</w:t>
      </w:r>
    </w:p>
    <w:p w14:paraId="0BFC4C2B" w14:textId="3BE8DED6" w:rsidR="0079287A" w:rsidRPr="0079287A" w:rsidRDefault="0079287A" w:rsidP="0079287A">
      <w:pPr>
        <w:pStyle w:val="berschrift2"/>
        <w:rPr>
          <w:rFonts w:asciiTheme="minorHAnsi" w:hAnsiTheme="minorHAnsi"/>
        </w:rPr>
      </w:pPr>
      <w:r w:rsidRPr="0079287A">
        <w:rPr>
          <w:rFonts w:asciiTheme="minorHAnsi" w:hAnsiTheme="minorHAnsi"/>
        </w:rPr>
        <w:t xml:space="preserve">6.1 </w:t>
      </w:r>
      <w:r w:rsidR="008B3381">
        <w:rPr>
          <w:rFonts w:asciiTheme="minorHAnsi" w:hAnsiTheme="minorHAnsi"/>
        </w:rPr>
        <w:t>Vorbemerkungen</w:t>
      </w:r>
    </w:p>
    <w:p w14:paraId="4CFE73D1" w14:textId="43613502" w:rsidR="008B3381" w:rsidRDefault="008B3381" w:rsidP="009E5AF7">
      <w:pPr>
        <w:spacing w:after="200"/>
      </w:pPr>
      <w:r>
        <w:t xml:space="preserve">Wir haben jeweils </w:t>
      </w:r>
      <w:r w:rsidR="0079287A">
        <w:t xml:space="preserve">nur </w:t>
      </w:r>
      <w:r w:rsidR="0079287A" w:rsidRPr="009E5AF7">
        <w:rPr>
          <w:i/>
        </w:rPr>
        <w:t>einen</w:t>
      </w:r>
      <w:r>
        <w:t xml:space="preserve"> Anteil an der gemeinsamen Leitung.</w:t>
      </w:r>
      <w:r w:rsidR="009E5AF7">
        <w:t xml:space="preserve"> </w:t>
      </w:r>
      <w:r>
        <w:t xml:space="preserve">Dieser Anteil kann </w:t>
      </w:r>
      <w:r w:rsidR="0079287A">
        <w:t>je nach unserer Begabung und Begrenzung verschieden ausfallen</w:t>
      </w:r>
      <w:r>
        <w:t>.</w:t>
      </w:r>
      <w:r w:rsidR="0079287A">
        <w:t xml:space="preserve"> </w:t>
      </w:r>
      <w:r>
        <w:t>A</w:t>
      </w:r>
      <w:r w:rsidR="0079287A">
        <w:t xml:space="preserve">lles, was wir jetzt sagen, nicht exklusiv gesagt wird, sondern </w:t>
      </w:r>
      <w:r>
        <w:t xml:space="preserve">bezieht </w:t>
      </w:r>
      <w:r w:rsidR="0079287A">
        <w:t>sich ebenso auf andere, die mit uns zusammen an der Leitung der Gemeinde beteiligt sind</w:t>
      </w:r>
      <w:r>
        <w:t xml:space="preserve">. Nach Eph 4: </w:t>
      </w:r>
    </w:p>
    <w:p w14:paraId="0FBAA7AD" w14:textId="77777777" w:rsidR="009E5AF7" w:rsidRDefault="008B3381" w:rsidP="009E5AF7">
      <w:pPr>
        <w:spacing w:after="200"/>
        <w:jc w:val="center"/>
      </w:pPr>
      <w:r w:rsidRPr="008B3381">
        <w:rPr>
          <w:noProof/>
          <w:lang w:eastAsia="de-DE"/>
        </w:rPr>
        <w:drawing>
          <wp:inline distT="0" distB="0" distL="0" distR="0" wp14:anchorId="45081D14" wp14:editId="6B65B47C">
            <wp:extent cx="4110436" cy="3081223"/>
            <wp:effectExtent l="0" t="0" r="4445" b="0"/>
            <wp:docPr id="2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2009" cy="3082402"/>
                    </a:xfrm>
                    <a:prstGeom prst="rect">
                      <a:avLst/>
                    </a:prstGeom>
                    <a:noFill/>
                    <a:ln>
                      <a:noFill/>
                    </a:ln>
                  </pic:spPr>
                </pic:pic>
              </a:graphicData>
            </a:graphic>
          </wp:inline>
        </w:drawing>
      </w:r>
    </w:p>
    <w:p w14:paraId="4E20A29D" w14:textId="4D0AFF94" w:rsidR="008E40C0" w:rsidRDefault="0046122A" w:rsidP="009E5AF7">
      <w:pPr>
        <w:spacing w:after="200"/>
        <w:jc w:val="center"/>
      </w:pPr>
      <w:r w:rsidRPr="0046122A">
        <w:rPr>
          <w:noProof/>
          <w:lang w:eastAsia="de-DE"/>
        </w:rPr>
        <w:lastRenderedPageBreak/>
        <w:drawing>
          <wp:inline distT="0" distB="0" distL="0" distR="0" wp14:anchorId="35BA64CF" wp14:editId="4ABA3AAE">
            <wp:extent cx="2961482" cy="2219955"/>
            <wp:effectExtent l="0" t="0" r="10795" b="0"/>
            <wp:docPr id="2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1682" cy="2220105"/>
                    </a:xfrm>
                    <a:prstGeom prst="rect">
                      <a:avLst/>
                    </a:prstGeom>
                    <a:noFill/>
                    <a:ln>
                      <a:noFill/>
                    </a:ln>
                  </pic:spPr>
                </pic:pic>
              </a:graphicData>
            </a:graphic>
          </wp:inline>
        </w:drawing>
      </w:r>
    </w:p>
    <w:p w14:paraId="550B30D5" w14:textId="2D05DE99" w:rsidR="008E40C0" w:rsidRDefault="008E40C0" w:rsidP="008E40C0">
      <w:pPr>
        <w:spacing w:after="200"/>
        <w:jc w:val="center"/>
      </w:pPr>
      <w:r w:rsidRPr="008E40C0">
        <w:rPr>
          <w:noProof/>
          <w:lang w:eastAsia="de-DE"/>
        </w:rPr>
        <w:drawing>
          <wp:inline distT="0" distB="0" distL="0" distR="0" wp14:anchorId="48493121" wp14:editId="37712731">
            <wp:extent cx="2280447" cy="1710335"/>
            <wp:effectExtent l="0" t="0" r="5715" b="0"/>
            <wp:docPr id="25"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2118" cy="1711589"/>
                    </a:xfrm>
                    <a:prstGeom prst="rect">
                      <a:avLst/>
                    </a:prstGeom>
                    <a:noFill/>
                    <a:ln>
                      <a:noFill/>
                    </a:ln>
                  </pic:spPr>
                </pic:pic>
              </a:graphicData>
            </a:graphic>
          </wp:inline>
        </w:drawing>
      </w:r>
    </w:p>
    <w:p w14:paraId="455E0366" w14:textId="6F792FA8" w:rsidR="008E40C0" w:rsidRDefault="008E40C0" w:rsidP="008E40C0">
      <w:pPr>
        <w:spacing w:after="200"/>
        <w:jc w:val="center"/>
      </w:pPr>
      <w:r w:rsidRPr="008E40C0">
        <w:rPr>
          <w:noProof/>
          <w:lang w:eastAsia="de-DE"/>
        </w:rPr>
        <w:drawing>
          <wp:inline distT="0" distB="0" distL="0" distR="0" wp14:anchorId="6D6D4A7E" wp14:editId="1B6C1253">
            <wp:extent cx="3565403" cy="2672661"/>
            <wp:effectExtent l="0" t="0" r="0" b="0"/>
            <wp:docPr id="26"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7094" cy="2673929"/>
                    </a:xfrm>
                    <a:prstGeom prst="rect">
                      <a:avLst/>
                    </a:prstGeom>
                    <a:noFill/>
                    <a:ln>
                      <a:noFill/>
                    </a:ln>
                  </pic:spPr>
                </pic:pic>
              </a:graphicData>
            </a:graphic>
          </wp:inline>
        </w:drawing>
      </w:r>
      <w:r>
        <w:rPr>
          <w:rStyle w:val="Funotenzeichen"/>
        </w:rPr>
        <w:footnoteReference w:id="1"/>
      </w:r>
    </w:p>
    <w:p w14:paraId="6AFA8A68" w14:textId="12A60FBE" w:rsidR="009E5AF7" w:rsidRDefault="009B7254" w:rsidP="009B7254">
      <w:pPr>
        <w:spacing w:after="200"/>
      </w:pPr>
      <w:r>
        <w:t>Vorsicht vor einer „Notnagel-Semantik“, wie sie z.B. in „Kirche der Freiheit“ (2006) auftaucht:</w:t>
      </w:r>
    </w:p>
    <w:p w14:paraId="03D565E4" w14:textId="172C2179" w:rsidR="009B7254" w:rsidRPr="009B7254" w:rsidRDefault="0079287A" w:rsidP="009B7254">
      <w:pPr>
        <w:pStyle w:val="Listenabsatz"/>
        <w:numPr>
          <w:ilvl w:val="0"/>
          <w:numId w:val="0"/>
        </w:numPr>
        <w:spacing w:after="200"/>
        <w:ind w:left="284"/>
        <w:jc w:val="both"/>
        <w:rPr>
          <w:i/>
        </w:rPr>
      </w:pPr>
      <w:r w:rsidRPr="009B7254">
        <w:rPr>
          <w:i/>
        </w:rPr>
        <w:t>„Aber die evangelische Kirche kann nicht an jedem Ort von Hauptamtlichen verantwortetes geistl</w:t>
      </w:r>
      <w:r w:rsidRPr="009B7254">
        <w:rPr>
          <w:i/>
        </w:rPr>
        <w:t>i</w:t>
      </w:r>
      <w:r w:rsidRPr="009B7254">
        <w:rPr>
          <w:i/>
        </w:rPr>
        <w:t xml:space="preserve">ches Leben in verlässlicher und kontinuierlicher Weise gewährleisten. </w:t>
      </w:r>
      <w:r w:rsidRPr="009B7254">
        <w:rPr>
          <w:bCs/>
          <w:i/>
        </w:rPr>
        <w:t xml:space="preserve">In solchen Fällen </w:t>
      </w:r>
      <w:r w:rsidR="009B7254">
        <w:rPr>
          <w:bCs/>
          <w:i/>
        </w:rPr>
        <w:t>[!!] </w:t>
      </w:r>
      <w:r w:rsidRPr="009B7254">
        <w:rPr>
          <w:i/>
        </w:rPr>
        <w:t>hilft die Konzeption des Priestertums aller Glaubenden … dabei, die ehrenamtliche Beauftragung darin zu würdigen, dass sie gottesdienstliches Leben am jeweiligen Ort ermöglicht.“</w:t>
      </w:r>
      <w:r w:rsidRPr="009B7254">
        <w:rPr>
          <w:rStyle w:val="Funotenzeichen"/>
          <w:i/>
        </w:rPr>
        <w:footnoteReference w:id="2"/>
      </w:r>
      <w:r w:rsidRPr="009B7254">
        <w:rPr>
          <w:i/>
        </w:rPr>
        <w:t xml:space="preserve"> </w:t>
      </w:r>
    </w:p>
    <w:p w14:paraId="61D34BE0" w14:textId="77777777" w:rsidR="00E12AA4" w:rsidRDefault="0079287A" w:rsidP="00E12AA4">
      <w:pPr>
        <w:spacing w:after="200"/>
        <w:jc w:val="both"/>
      </w:pPr>
      <w:r>
        <w:t>Ich meine durchaus nicht, dass Pastorinnen und Pastoren eigentlich eine aussterbende Gattung sein sollten. Aber ihr Dienst wird sich ändern. Pfarrpersonen müssen durchaus abnehmen, damit andere allgemeine Priester zunehmen können. Und auch angesichts der schwindenden Zahlen muss man es sagen: Der pastorale Dienst wird in vielen Fällen regionaler werden, vielleicht apostolischer im Sinne des apostolischen Besuchsdienstes und weniger lokal, weniger Hirte, eher freundschaftlicher Besuch als professionelle Nachbarschaft. Eher der, der in einer bestimmten Weise zum Dienst zurüstet, als der, der selbst die meisten Dienste versieht. Und doch wird die Pastorin nicht überflüssig</w:t>
      </w:r>
      <w:r w:rsidR="00E12AA4">
        <w:t xml:space="preserve">. </w:t>
      </w:r>
    </w:p>
    <w:p w14:paraId="0AF95886" w14:textId="77777777" w:rsidR="00167D1D" w:rsidRDefault="00167D1D" w:rsidP="0079287A">
      <w:pPr>
        <w:pStyle w:val="berschrift2"/>
        <w:rPr>
          <w:rFonts w:asciiTheme="minorHAnsi" w:hAnsiTheme="minorHAnsi"/>
        </w:rPr>
      </w:pPr>
    </w:p>
    <w:p w14:paraId="579F9B8F" w14:textId="26A40BE5" w:rsidR="0079287A" w:rsidRDefault="0079287A" w:rsidP="0079287A">
      <w:pPr>
        <w:pStyle w:val="berschrift2"/>
        <w:rPr>
          <w:rFonts w:asciiTheme="minorHAnsi" w:hAnsiTheme="minorHAnsi"/>
        </w:rPr>
      </w:pPr>
      <w:r w:rsidRPr="00E12AA4">
        <w:rPr>
          <w:rFonts w:asciiTheme="minorHAnsi" w:hAnsiTheme="minorHAnsi"/>
        </w:rPr>
        <w:t>6.2 Drei Farben geistlicher Leitung</w:t>
      </w:r>
      <w:r w:rsidR="00D30B04" w:rsidRPr="00D30B04">
        <w:rPr>
          <w:rStyle w:val="Funotenzeichen"/>
          <w:rFonts w:asciiTheme="minorHAnsi" w:hAnsiTheme="minorHAnsi"/>
        </w:rPr>
        <w:footnoteReference w:id="3"/>
      </w:r>
    </w:p>
    <w:p w14:paraId="4A1F6919" w14:textId="51E73FE0" w:rsidR="005E722F" w:rsidRPr="005E722F" w:rsidRDefault="005E722F" w:rsidP="005E722F">
      <w:pPr>
        <w:jc w:val="center"/>
      </w:pPr>
      <w:r w:rsidRPr="005E722F">
        <w:rPr>
          <w:noProof/>
          <w:lang w:eastAsia="de-DE"/>
        </w:rPr>
        <w:drawing>
          <wp:inline distT="0" distB="0" distL="0" distR="0" wp14:anchorId="1A369489" wp14:editId="350CA7A7">
            <wp:extent cx="3660370" cy="2745278"/>
            <wp:effectExtent l="0" t="0" r="0" b="0"/>
            <wp:docPr id="27"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60370" cy="2745278"/>
                    </a:xfrm>
                    <a:prstGeom prst="rect">
                      <a:avLst/>
                    </a:prstGeom>
                    <a:noFill/>
                    <a:ln>
                      <a:noFill/>
                    </a:ln>
                  </pic:spPr>
                </pic:pic>
              </a:graphicData>
            </a:graphic>
          </wp:inline>
        </w:drawing>
      </w:r>
    </w:p>
    <w:p w14:paraId="233BF1B7" w14:textId="77777777" w:rsidR="0079287A" w:rsidRDefault="0079287A" w:rsidP="0079287A">
      <w:pPr>
        <w:pStyle w:val="berschrift3"/>
      </w:pPr>
      <w:r>
        <w:t xml:space="preserve">6.2.1 Wie leitet der heilige Geist? </w:t>
      </w:r>
    </w:p>
    <w:p w14:paraId="37569581" w14:textId="6853778A" w:rsidR="00255FFC" w:rsidRPr="00255FFC" w:rsidRDefault="00255FFC" w:rsidP="00255FFC">
      <w:pPr>
        <w:jc w:val="center"/>
      </w:pPr>
      <w:r w:rsidRPr="00255FFC">
        <w:rPr>
          <w:noProof/>
          <w:lang w:eastAsia="de-DE"/>
        </w:rPr>
        <w:drawing>
          <wp:inline distT="0" distB="0" distL="0" distR="0" wp14:anchorId="6C8B4E86" wp14:editId="6A41E6B3">
            <wp:extent cx="4045553" cy="3032584"/>
            <wp:effectExtent l="0" t="0" r="0" b="0"/>
            <wp:docPr id="28"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46652" cy="3033408"/>
                    </a:xfrm>
                    <a:prstGeom prst="rect">
                      <a:avLst/>
                    </a:prstGeom>
                    <a:noFill/>
                    <a:ln>
                      <a:noFill/>
                    </a:ln>
                  </pic:spPr>
                </pic:pic>
              </a:graphicData>
            </a:graphic>
          </wp:inline>
        </w:drawing>
      </w:r>
    </w:p>
    <w:p w14:paraId="228B6881" w14:textId="77777777" w:rsidR="0079287A" w:rsidRDefault="0079287A" w:rsidP="00255FFC">
      <w:pPr>
        <w:pStyle w:val="berschrift3"/>
      </w:pPr>
      <w:r>
        <w:t>6.2.2 Geistliche Leitung in drei Farben</w:t>
      </w:r>
    </w:p>
    <w:p w14:paraId="37A18082" w14:textId="7D5856EA" w:rsidR="00044541" w:rsidRDefault="00044541" w:rsidP="00044541">
      <w:pPr>
        <w:jc w:val="center"/>
      </w:pPr>
      <w:r w:rsidRPr="00044541">
        <w:rPr>
          <w:noProof/>
          <w:lang w:eastAsia="de-DE"/>
        </w:rPr>
        <w:drawing>
          <wp:inline distT="0" distB="0" distL="0" distR="0" wp14:anchorId="666556DA" wp14:editId="47D992F4">
            <wp:extent cx="5126832" cy="3843122"/>
            <wp:effectExtent l="0" t="0" r="4445" b="0"/>
            <wp:docPr id="29"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7178" cy="3843381"/>
                    </a:xfrm>
                    <a:prstGeom prst="rect">
                      <a:avLst/>
                    </a:prstGeom>
                    <a:noFill/>
                    <a:ln>
                      <a:noFill/>
                    </a:ln>
                  </pic:spPr>
                </pic:pic>
              </a:graphicData>
            </a:graphic>
          </wp:inline>
        </w:drawing>
      </w:r>
    </w:p>
    <w:p w14:paraId="5B6C62A9" w14:textId="346C1F4B" w:rsidR="00B306F3" w:rsidRPr="00B306F3" w:rsidRDefault="00714215" w:rsidP="00714215">
      <w:pPr>
        <w:spacing w:after="200" w:line="252" w:lineRule="auto"/>
        <w:jc w:val="center"/>
        <w:rPr>
          <w:sz w:val="16"/>
        </w:rPr>
      </w:pPr>
      <w:r w:rsidRPr="00714215">
        <w:rPr>
          <w:noProof/>
          <w:sz w:val="16"/>
          <w:lang w:eastAsia="de-DE"/>
        </w:rPr>
        <w:drawing>
          <wp:inline distT="0" distB="0" distL="0" distR="0" wp14:anchorId="21609692" wp14:editId="3B8CC712">
            <wp:extent cx="5184789" cy="3886567"/>
            <wp:effectExtent l="0" t="0" r="0" b="0"/>
            <wp:docPr id="30"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86474" cy="3887830"/>
                    </a:xfrm>
                    <a:prstGeom prst="rect">
                      <a:avLst/>
                    </a:prstGeom>
                    <a:noFill/>
                    <a:ln>
                      <a:noFill/>
                    </a:ln>
                  </pic:spPr>
                </pic:pic>
              </a:graphicData>
            </a:graphic>
          </wp:inline>
        </w:drawing>
      </w:r>
    </w:p>
    <w:p w14:paraId="05AC849D" w14:textId="3D6479AC" w:rsidR="0079287A" w:rsidRPr="00512701" w:rsidRDefault="00512701" w:rsidP="0079287A">
      <w:r>
        <w:t xml:space="preserve">Es ist nun so, </w:t>
      </w:r>
      <w:r w:rsidR="0079287A" w:rsidRPr="00512701">
        <w:t>dass jeder Christ eine bestimmte Ausprägung dieser Gaben hat</w:t>
      </w:r>
      <w:r w:rsidR="0095338B">
        <w:t>, eine bestimmte Verte</w:t>
      </w:r>
      <w:r w:rsidR="0095338B">
        <w:t>i</w:t>
      </w:r>
      <w:r w:rsidR="0095338B">
        <w:t>lung der Anteile</w:t>
      </w:r>
      <w:r w:rsidR="0079287A" w:rsidRPr="00512701">
        <w:t>. Das heißt: Es gibt wohl niemanden, der ausschließlich oder zu 100% rot, grün oder blau wäre. Wichtig daran ist, dass dies alles beschreibend gemeint ist: Keine dieser möglichen Ko</w:t>
      </w:r>
      <w:r w:rsidR="0079287A" w:rsidRPr="00512701">
        <w:t>m</w:t>
      </w:r>
      <w:r w:rsidR="0079287A" w:rsidRPr="00512701">
        <w:t xml:space="preserve">binationen ist an sich wertvoller oder wertloser als andere. </w:t>
      </w:r>
    </w:p>
    <w:p w14:paraId="7D289600" w14:textId="5742E877" w:rsidR="00512701" w:rsidRPr="00512701" w:rsidRDefault="00512701" w:rsidP="00512701">
      <w:pPr>
        <w:jc w:val="center"/>
        <w:rPr>
          <w:b/>
        </w:rPr>
      </w:pPr>
      <w:r w:rsidRPr="00512701">
        <w:rPr>
          <w:b/>
          <w:noProof/>
          <w:lang w:eastAsia="de-DE"/>
        </w:rPr>
        <w:drawing>
          <wp:inline distT="0" distB="0" distL="0" distR="0" wp14:anchorId="3D9B7EAD" wp14:editId="1776E40C">
            <wp:extent cx="4249941" cy="3185795"/>
            <wp:effectExtent l="0" t="0" r="0" b="0"/>
            <wp:docPr id="31"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1096" cy="3186661"/>
                    </a:xfrm>
                    <a:prstGeom prst="rect">
                      <a:avLst/>
                    </a:prstGeom>
                    <a:noFill/>
                    <a:ln>
                      <a:noFill/>
                    </a:ln>
                  </pic:spPr>
                </pic:pic>
              </a:graphicData>
            </a:graphic>
          </wp:inline>
        </w:drawing>
      </w:r>
    </w:p>
    <w:p w14:paraId="277F35BC" w14:textId="125DF652" w:rsidR="0079287A" w:rsidRDefault="00CD6F47" w:rsidP="0079287A">
      <w:r>
        <w:t xml:space="preserve">Jeder sollte </w:t>
      </w:r>
      <w:r w:rsidR="0079287A">
        <w:t xml:space="preserve">seine Begabung und Begrenzung kennen und annehmen. </w:t>
      </w:r>
      <w:r>
        <w:t xml:space="preserve">Auf Dauer wird es dann </w:t>
      </w:r>
      <w:r w:rsidR="0079287A">
        <w:t>so sein, dass jemand sein ganzes Potenzial abrufen kann und in seinem Tun auch so etwas wie Glück oder Erfüllung findet, wenn er oder sie sich seiner Farbkombination gemäß in gemeindliche geistliche Le</w:t>
      </w:r>
      <w:r w:rsidR="0079287A">
        <w:t>i</w:t>
      </w:r>
      <w:r w:rsidR="0079287A">
        <w:t>tung einbringen darf.</w:t>
      </w:r>
    </w:p>
    <w:p w14:paraId="7CB84D4A" w14:textId="49899091" w:rsidR="00CD6F47" w:rsidRDefault="0079287A" w:rsidP="00CD6F47">
      <w:r w:rsidRPr="00CD6F47">
        <w:t>Dahinter steht</w:t>
      </w:r>
      <w:r w:rsidR="00CD6F47" w:rsidRPr="00CD6F47">
        <w:t xml:space="preserve"> auch </w:t>
      </w:r>
      <w:r w:rsidRPr="00CD6F47">
        <w:t>die Überzeugung, dass geistliche Leitung nur von mehreren begabten Menschen gleichzeitig wahrgenommen werden sollte</w:t>
      </w:r>
      <w:r w:rsidR="00CD6F47" w:rsidRPr="00CD6F47">
        <w:t>.</w:t>
      </w:r>
      <w:r w:rsidR="00CD6F47">
        <w:t xml:space="preserve"> Die Vielfalt der Charismen in der Einheit des Leibes Christi wird somit auf das Thema „Geistliche Leitung“ übertragen: Denn kein einzelner Christ und Leiter hat alles, was die Gemeinde braucht. </w:t>
      </w:r>
    </w:p>
    <w:p w14:paraId="563D3E38" w14:textId="3B2E5668" w:rsidR="0079287A" w:rsidRDefault="007E32E2" w:rsidP="0079287A">
      <w:r>
        <w:t xml:space="preserve">„Weltlich“ </w:t>
      </w:r>
      <w:r w:rsidR="00C035F7">
        <w:t xml:space="preserve">ließe sich </w:t>
      </w:r>
      <w:r>
        <w:t>das</w:t>
      </w:r>
      <w:r w:rsidR="00C035F7">
        <w:t xml:space="preserve"> 3-Farben-Modell so darstellen</w:t>
      </w:r>
      <w:r>
        <w:t>:</w:t>
      </w:r>
    </w:p>
    <w:p w14:paraId="67A156E0" w14:textId="255E17DC" w:rsidR="007E32E2" w:rsidRPr="00CD6F47" w:rsidRDefault="007E32E2" w:rsidP="007E32E2">
      <w:pPr>
        <w:jc w:val="center"/>
      </w:pPr>
      <w:r w:rsidRPr="007E32E2">
        <w:rPr>
          <w:noProof/>
          <w:lang w:eastAsia="de-DE"/>
        </w:rPr>
        <w:drawing>
          <wp:inline distT="0" distB="0" distL="0" distR="0" wp14:anchorId="14512492" wp14:editId="3D0FCB19">
            <wp:extent cx="5005847" cy="3752431"/>
            <wp:effectExtent l="0" t="0" r="0" b="6985"/>
            <wp:docPr id="3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6790" cy="3753138"/>
                    </a:xfrm>
                    <a:prstGeom prst="rect">
                      <a:avLst/>
                    </a:prstGeom>
                    <a:noFill/>
                    <a:ln>
                      <a:noFill/>
                    </a:ln>
                  </pic:spPr>
                </pic:pic>
              </a:graphicData>
            </a:graphic>
          </wp:inline>
        </w:drawing>
      </w:r>
    </w:p>
    <w:p w14:paraId="39780DF4" w14:textId="3FA5DB2E" w:rsidR="007E32E2" w:rsidRDefault="007E32E2" w:rsidP="0079287A">
      <w:r>
        <w:t xml:space="preserve">Was aber ist gutes „geistliches Leiten“? </w:t>
      </w:r>
      <w:r w:rsidR="0079287A">
        <w:t>Geistlich leitende Menschen halten sich offen für das</w:t>
      </w:r>
      <w:r w:rsidR="0041793D">
        <w:t xml:space="preserve"> Leiten durch den Geist:</w:t>
      </w:r>
      <w:r w:rsidR="0079287A">
        <w:t xml:space="preserve"> </w:t>
      </w:r>
    </w:p>
    <w:p w14:paraId="428DBB2E" w14:textId="60D31AD9" w:rsidR="007E32E2" w:rsidRDefault="00091DEF" w:rsidP="00091DEF">
      <w:pPr>
        <w:jc w:val="center"/>
      </w:pPr>
      <w:r w:rsidRPr="00091DEF">
        <w:rPr>
          <w:noProof/>
          <w:lang w:eastAsia="de-DE"/>
        </w:rPr>
        <w:drawing>
          <wp:inline distT="0" distB="0" distL="0" distR="0" wp14:anchorId="35038C37" wp14:editId="57579EAE">
            <wp:extent cx="5079986" cy="3808007"/>
            <wp:effectExtent l="0" t="0" r="635" b="2540"/>
            <wp:docPr id="33"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2594" cy="3809962"/>
                    </a:xfrm>
                    <a:prstGeom prst="rect">
                      <a:avLst/>
                    </a:prstGeom>
                    <a:noFill/>
                    <a:ln>
                      <a:noFill/>
                    </a:ln>
                  </pic:spPr>
                </pic:pic>
              </a:graphicData>
            </a:graphic>
          </wp:inline>
        </w:drawing>
      </w:r>
    </w:p>
    <w:p w14:paraId="03963780" w14:textId="02C68AEA" w:rsidR="0079287A" w:rsidRDefault="0079287A" w:rsidP="0079287A">
      <w:pPr>
        <w:pStyle w:val="berschrift3"/>
      </w:pPr>
      <w:r>
        <w:t>6.2.3 Anwendungen des Modells</w:t>
      </w:r>
      <w:r w:rsidR="00D0194F">
        <w:t>: Konsequenzen</w:t>
      </w:r>
    </w:p>
    <w:p w14:paraId="40E9A25C" w14:textId="6CAC6E09" w:rsidR="00D0194F" w:rsidRDefault="00D0194F" w:rsidP="00D0194F">
      <w:pPr>
        <w:jc w:val="center"/>
      </w:pPr>
      <w:r w:rsidRPr="00D0194F">
        <w:rPr>
          <w:noProof/>
          <w:lang w:eastAsia="de-DE"/>
        </w:rPr>
        <w:drawing>
          <wp:inline distT="0" distB="0" distL="0" distR="0" wp14:anchorId="1A2251E2" wp14:editId="58179C7E">
            <wp:extent cx="4071507" cy="3052040"/>
            <wp:effectExtent l="0" t="0" r="0" b="0"/>
            <wp:docPr id="34"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72323" cy="3052651"/>
                    </a:xfrm>
                    <a:prstGeom prst="rect">
                      <a:avLst/>
                    </a:prstGeom>
                    <a:noFill/>
                    <a:ln>
                      <a:noFill/>
                    </a:ln>
                  </pic:spPr>
                </pic:pic>
              </a:graphicData>
            </a:graphic>
          </wp:inline>
        </w:drawing>
      </w:r>
    </w:p>
    <w:p w14:paraId="456BB536" w14:textId="77777777" w:rsidR="0079287A" w:rsidRPr="00727E04" w:rsidRDefault="0079287A" w:rsidP="0079287A">
      <w:bookmarkStart w:id="2" w:name="OLE_LINK146"/>
      <w:bookmarkStart w:id="3" w:name="OLE_LINK147"/>
      <w:r w:rsidRPr="00727E04">
        <w:t>Geistliche Leitung ist dann gute Leitung, wenn sie gemeinsam von Menschen wahrgenommen wird, die der Geist in der Gemeinschaft dazu berufen hat, und die offen bleiben für die Führung durch Go</w:t>
      </w:r>
      <w:r w:rsidRPr="00727E04">
        <w:t>t</w:t>
      </w:r>
      <w:r w:rsidRPr="00727E04">
        <w:t>tes Geist und die Ergänzung des je anderen. Und Pastorinnen und Pastoren übernehmen hier – soz</w:t>
      </w:r>
      <w:r w:rsidRPr="00727E04">
        <w:t>u</w:t>
      </w:r>
      <w:r w:rsidRPr="00727E04">
        <w:t xml:space="preserve">sagen nach dem </w:t>
      </w:r>
      <w:r w:rsidRPr="00D0194F">
        <w:rPr>
          <w:i/>
        </w:rPr>
        <w:t xml:space="preserve">ius humanum </w:t>
      </w:r>
      <w:r w:rsidRPr="00727E04">
        <w:t>– eine bestimmte Teilaufgabe – so beteiligen sie sich an der geistl</w:t>
      </w:r>
      <w:r w:rsidRPr="00727E04">
        <w:t>i</w:t>
      </w:r>
      <w:r w:rsidRPr="00727E04">
        <w:t>chen Leitung der Gemeinde.</w:t>
      </w:r>
    </w:p>
    <w:bookmarkEnd w:id="1"/>
    <w:bookmarkEnd w:id="2"/>
    <w:bookmarkEnd w:id="3"/>
    <w:p w14:paraId="2CA64FB8" w14:textId="77777777" w:rsidR="0041793D" w:rsidRDefault="0041793D">
      <w:pPr>
        <w:spacing w:after="0" w:line="240" w:lineRule="auto"/>
        <w:rPr>
          <w:rFonts w:asciiTheme="minorHAnsi" w:eastAsia="Times New Roman" w:hAnsiTheme="minorHAnsi" w:cs="Cambria"/>
          <w:b/>
          <w:bCs/>
          <w:color w:val="4F81BD"/>
          <w:sz w:val="26"/>
          <w:szCs w:val="26"/>
        </w:rPr>
      </w:pPr>
      <w:r>
        <w:rPr>
          <w:rFonts w:asciiTheme="minorHAnsi" w:hAnsiTheme="minorHAnsi"/>
        </w:rPr>
        <w:br w:type="page"/>
      </w:r>
    </w:p>
    <w:p w14:paraId="5013C364" w14:textId="1CDB85BC" w:rsidR="0079287A" w:rsidRPr="0041793D" w:rsidRDefault="0079287A" w:rsidP="0079287A">
      <w:pPr>
        <w:pStyle w:val="berschrift2"/>
        <w:rPr>
          <w:rFonts w:asciiTheme="minorHAnsi" w:hAnsiTheme="minorHAnsi"/>
        </w:rPr>
      </w:pPr>
      <w:r w:rsidRPr="0041793D">
        <w:rPr>
          <w:rFonts w:asciiTheme="minorHAnsi" w:hAnsiTheme="minorHAnsi"/>
        </w:rPr>
        <w:t>6.3 Beziehungsweise führen: Servant Leadership</w:t>
      </w:r>
    </w:p>
    <w:p w14:paraId="1AC5B85E" w14:textId="18309DC7" w:rsidR="00167D1D" w:rsidRDefault="00167D1D" w:rsidP="00167D1D">
      <w:pPr>
        <w:jc w:val="center"/>
      </w:pPr>
      <w:r w:rsidRPr="00167D1D">
        <w:drawing>
          <wp:inline distT="0" distB="0" distL="0" distR="0" wp14:anchorId="4420A74B" wp14:editId="52D3A63D">
            <wp:extent cx="3561106" cy="2669440"/>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62350" cy="2670373"/>
                    </a:xfrm>
                    <a:prstGeom prst="rect">
                      <a:avLst/>
                    </a:prstGeom>
                    <a:noFill/>
                    <a:ln>
                      <a:noFill/>
                    </a:ln>
                  </pic:spPr>
                </pic:pic>
              </a:graphicData>
            </a:graphic>
          </wp:inline>
        </w:drawing>
      </w:r>
      <w:r>
        <w:rPr>
          <w:rStyle w:val="Funotenzeichen"/>
        </w:rPr>
        <w:footnoteReference w:id="4"/>
      </w:r>
    </w:p>
    <w:p w14:paraId="45C8EDB6" w14:textId="77777777" w:rsidR="0079287A" w:rsidRDefault="0079287A" w:rsidP="0079287A">
      <w:pPr>
        <w:pStyle w:val="berschrift3"/>
      </w:pPr>
      <w:r>
        <w:t>6.3.1 Was wollte Greenleaf?</w:t>
      </w:r>
    </w:p>
    <w:p w14:paraId="51097FE9" w14:textId="7F1B6F62" w:rsidR="00167D1D" w:rsidRDefault="00167D1D" w:rsidP="00167D1D">
      <w:pPr>
        <w:jc w:val="center"/>
      </w:pPr>
      <w:r w:rsidRPr="00167D1D">
        <w:drawing>
          <wp:inline distT="0" distB="0" distL="0" distR="0" wp14:anchorId="41D11F32" wp14:editId="77227DFA">
            <wp:extent cx="3184484" cy="2387119"/>
            <wp:effectExtent l="0" t="0" r="0" b="635"/>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85157" cy="2387624"/>
                    </a:xfrm>
                    <a:prstGeom prst="rect">
                      <a:avLst/>
                    </a:prstGeom>
                    <a:noFill/>
                    <a:ln>
                      <a:noFill/>
                    </a:ln>
                  </pic:spPr>
                </pic:pic>
              </a:graphicData>
            </a:graphic>
          </wp:inline>
        </w:drawing>
      </w:r>
      <w:r>
        <w:rPr>
          <w:rStyle w:val="Funotenzeichen"/>
        </w:rPr>
        <w:footnoteReference w:id="5"/>
      </w:r>
    </w:p>
    <w:p w14:paraId="1F3F51FE" w14:textId="16FDA060" w:rsidR="00167D1D" w:rsidRDefault="00167D1D" w:rsidP="00167D1D">
      <w:pPr>
        <w:jc w:val="center"/>
      </w:pPr>
      <w:r w:rsidRPr="00167D1D">
        <w:drawing>
          <wp:inline distT="0" distB="0" distL="0" distR="0" wp14:anchorId="2040F786" wp14:editId="0CE66448">
            <wp:extent cx="3112878" cy="2333443"/>
            <wp:effectExtent l="0" t="0" r="11430" b="381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3556" cy="2333952"/>
                    </a:xfrm>
                    <a:prstGeom prst="rect">
                      <a:avLst/>
                    </a:prstGeom>
                    <a:noFill/>
                    <a:ln>
                      <a:noFill/>
                    </a:ln>
                  </pic:spPr>
                </pic:pic>
              </a:graphicData>
            </a:graphic>
          </wp:inline>
        </w:drawing>
      </w:r>
      <w:r w:rsidRPr="00CE3DD5">
        <w:rPr>
          <w:rStyle w:val="Funotenzeichen"/>
        </w:rPr>
        <w:footnoteReference w:id="6"/>
      </w:r>
    </w:p>
    <w:p w14:paraId="31837340" w14:textId="6738DE8E" w:rsidR="0079287A" w:rsidRPr="00B05B5F" w:rsidRDefault="0079287A" w:rsidP="0079287A">
      <w:bookmarkStart w:id="4" w:name="_GoBack"/>
      <w:bookmarkEnd w:id="4"/>
      <w:r w:rsidRPr="00B05B5F">
        <w:t xml:space="preserve">Die Art von dienender Leitung, an die Greenleaf denkt, hält nicht in Abhängigkeit und macht nicht klein. </w:t>
      </w:r>
      <w:r w:rsidR="00167D1D" w:rsidRPr="00B05B5F">
        <w:t>Dabei hat Greenleafs Art zu führen durchaus etwas Herausforderndes:</w:t>
      </w:r>
      <w:r w:rsidRPr="00B05B5F">
        <w:t xml:space="preserve"> Die Geführten sollen selbst Menschen werden, deren Streben der Dienst für andere ist. </w:t>
      </w:r>
      <w:r w:rsidR="00167D1D" w:rsidRPr="00B05B5F">
        <w:t xml:space="preserve">Nicht </w:t>
      </w:r>
      <w:r w:rsidRPr="00B05B5F">
        <w:t>der Leiter soll groß herau</w:t>
      </w:r>
      <w:r w:rsidRPr="00B05B5F">
        <w:t>s</w:t>
      </w:r>
      <w:r w:rsidRPr="00B05B5F">
        <w:t>kommen, sondern der Geleitete, dem gedient wird. Das bedeutet: Menschen helfen, sich zu entw</w:t>
      </w:r>
      <w:r w:rsidRPr="00B05B5F">
        <w:t>i</w:t>
      </w:r>
      <w:r w:rsidRPr="00B05B5F">
        <w:t>ckeln</w:t>
      </w:r>
      <w:r w:rsidR="00167D1D" w:rsidRPr="00B05B5F">
        <w:t>:</w:t>
      </w:r>
      <w:r w:rsidRPr="00B05B5F">
        <w:rPr>
          <w:rStyle w:val="Funotenzeichen"/>
        </w:rPr>
        <w:footnoteReference w:id="7"/>
      </w:r>
      <w:r w:rsidR="00167D1D" w:rsidRPr="00B05B5F">
        <w:t xml:space="preserve"> </w:t>
      </w:r>
      <w:r w:rsidRPr="00B05B5F">
        <w:t>Dass sie ihre Gaben entdecken und lernen, mit ihren Grenzen zu leben. D</w:t>
      </w:r>
      <w:r w:rsidR="00B05B5F" w:rsidRPr="00B05B5F">
        <w:t>as geschieht nicht von selbst, d</w:t>
      </w:r>
      <w:r w:rsidRPr="00B05B5F">
        <w:t>azu brauchen sie Herausforderungen. Dazu muss der Leiter die nächste Aufgabe defini</w:t>
      </w:r>
      <w:r w:rsidRPr="00B05B5F">
        <w:t>e</w:t>
      </w:r>
      <w:r w:rsidRPr="00B05B5F">
        <w:t>ren, bei der sie einen Schritt über ihre Komfortzone hinaus tun, ab</w:t>
      </w:r>
      <w:r w:rsidR="00B05B5F" w:rsidRPr="00B05B5F">
        <w:t>er an der sie nicht zerbr</w:t>
      </w:r>
      <w:r w:rsidR="00B05B5F" w:rsidRPr="00B05B5F">
        <w:t>e</w:t>
      </w:r>
      <w:r w:rsidR="00B05B5F" w:rsidRPr="00B05B5F">
        <w:t xml:space="preserve">chen. </w:t>
      </w:r>
      <w:r w:rsidRPr="00B05B5F">
        <w:t>In manchen Management-Büchern findet sich diese Kette, die zunehmende Eige</w:t>
      </w:r>
      <w:r w:rsidRPr="00B05B5F">
        <w:t>n</w:t>
      </w:r>
      <w:r w:rsidRPr="00B05B5F">
        <w:t>tätigkeit entstehen lässt: Ich tue etwas, und Du schaust zu. Ich tue etwas, und Du hilfst. Du tust e</w:t>
      </w:r>
      <w:r w:rsidRPr="00B05B5F">
        <w:t>t</w:t>
      </w:r>
      <w:r w:rsidRPr="00B05B5F">
        <w:t xml:space="preserve">was, und ich helfe. Du tust etwas, und ich schaue zu. </w:t>
      </w:r>
    </w:p>
    <w:p w14:paraId="0BBED1B2" w14:textId="4AB1BEC0" w:rsidR="00B05B5F" w:rsidRDefault="00B05B5F" w:rsidP="00B05B5F">
      <w:pPr>
        <w:jc w:val="center"/>
      </w:pPr>
      <w:r w:rsidRPr="00B05B5F">
        <w:drawing>
          <wp:inline distT="0" distB="0" distL="0" distR="0" wp14:anchorId="61853B3D" wp14:editId="089493CF">
            <wp:extent cx="3031332" cy="2272315"/>
            <wp:effectExtent l="0" t="0" r="0" b="0"/>
            <wp:docPr id="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1536" cy="2272468"/>
                    </a:xfrm>
                    <a:prstGeom prst="rect">
                      <a:avLst/>
                    </a:prstGeom>
                    <a:noFill/>
                    <a:ln>
                      <a:noFill/>
                    </a:ln>
                  </pic:spPr>
                </pic:pic>
              </a:graphicData>
            </a:graphic>
          </wp:inline>
        </w:drawing>
      </w:r>
      <w:r>
        <w:rPr>
          <w:rStyle w:val="Funotenzeichen"/>
        </w:rPr>
        <w:footnoteReference w:id="8"/>
      </w:r>
    </w:p>
    <w:p w14:paraId="34C83D23" w14:textId="4B20BCA4" w:rsidR="00B05B5F" w:rsidRDefault="00B05B5F" w:rsidP="00B05B5F">
      <w:pPr>
        <w:jc w:val="center"/>
      </w:pPr>
      <w:r w:rsidRPr="00B05B5F">
        <w:drawing>
          <wp:inline distT="0" distB="0" distL="0" distR="0" wp14:anchorId="1648E000" wp14:editId="68747274">
            <wp:extent cx="2446628" cy="1834016"/>
            <wp:effectExtent l="0" t="0" r="0" b="0"/>
            <wp:docPr id="10"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343" cy="1834552"/>
                    </a:xfrm>
                    <a:prstGeom prst="rect">
                      <a:avLst/>
                    </a:prstGeom>
                    <a:noFill/>
                    <a:ln>
                      <a:noFill/>
                    </a:ln>
                  </pic:spPr>
                </pic:pic>
              </a:graphicData>
            </a:graphic>
          </wp:inline>
        </w:drawing>
      </w:r>
      <w:r>
        <w:rPr>
          <w:rStyle w:val="Funotenzeichen"/>
        </w:rPr>
        <w:footnoteReference w:id="9"/>
      </w:r>
    </w:p>
    <w:p w14:paraId="0C17EBEB" w14:textId="77777777" w:rsidR="0079287A" w:rsidRDefault="0079287A" w:rsidP="0079287A">
      <w:pPr>
        <w:pStyle w:val="berschrift3"/>
      </w:pPr>
      <w:r>
        <w:t>6.3.2 Greenleafs Erben</w:t>
      </w:r>
    </w:p>
    <w:p w14:paraId="682C3DD3" w14:textId="7286E4FA" w:rsidR="00B05B5F" w:rsidRPr="00B05B5F" w:rsidRDefault="00B05B5F" w:rsidP="00B05B5F">
      <w:pPr>
        <w:jc w:val="center"/>
      </w:pPr>
      <w:r w:rsidRPr="00B05B5F">
        <w:drawing>
          <wp:inline distT="0" distB="0" distL="0" distR="0" wp14:anchorId="2FD91D91" wp14:editId="2DB9E6FC">
            <wp:extent cx="2892020" cy="2169015"/>
            <wp:effectExtent l="0" t="0" r="3810" b="0"/>
            <wp:docPr id="11"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2020" cy="2169015"/>
                    </a:xfrm>
                    <a:prstGeom prst="rect">
                      <a:avLst/>
                    </a:prstGeom>
                    <a:noFill/>
                    <a:ln>
                      <a:noFill/>
                    </a:ln>
                  </pic:spPr>
                </pic:pic>
              </a:graphicData>
            </a:graphic>
          </wp:inline>
        </w:drawing>
      </w:r>
      <w:r>
        <w:rPr>
          <w:rStyle w:val="Funotenzeichen"/>
          <w:color w:val="000000"/>
          <w:lang w:val="en-US"/>
        </w:rPr>
        <w:footnoteReference w:id="10"/>
      </w:r>
    </w:p>
    <w:p w14:paraId="17A618DA" w14:textId="77777777" w:rsidR="00B05B5F" w:rsidRDefault="00B05B5F" w:rsidP="0079287A">
      <w:pPr>
        <w:pStyle w:val="berschrift2"/>
      </w:pPr>
    </w:p>
    <w:p w14:paraId="150E8961" w14:textId="77777777" w:rsidR="0079287A" w:rsidRDefault="0079287A" w:rsidP="00B05B5F">
      <w:pPr>
        <w:pStyle w:val="berschrift3"/>
      </w:pPr>
      <w:r>
        <w:t>6.3.3 Das Schweinehund-Problem</w:t>
      </w:r>
    </w:p>
    <w:p w14:paraId="7C71D965" w14:textId="77777777" w:rsidR="0079287A" w:rsidRDefault="0079287A" w:rsidP="0079287A">
      <w:pPr>
        <w:pStyle w:val="berschrift4"/>
      </w:pPr>
      <w:r>
        <w:t>6.3.3.1 Wahrheit und Liebe</w:t>
      </w:r>
    </w:p>
    <w:p w14:paraId="3A9D2513" w14:textId="76765FB8" w:rsidR="00B05B5F" w:rsidRDefault="00B05B5F" w:rsidP="00B05B5F">
      <w:pPr>
        <w:jc w:val="center"/>
      </w:pPr>
      <w:r w:rsidRPr="00B05B5F">
        <w:drawing>
          <wp:inline distT="0" distB="0" distL="0" distR="0" wp14:anchorId="3EC499C8" wp14:editId="71A9B5DB">
            <wp:extent cx="2996146" cy="2245939"/>
            <wp:effectExtent l="0" t="0" r="1270" b="0"/>
            <wp:docPr id="12"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96763" cy="2246401"/>
                    </a:xfrm>
                    <a:prstGeom prst="rect">
                      <a:avLst/>
                    </a:prstGeom>
                    <a:noFill/>
                    <a:ln>
                      <a:noFill/>
                    </a:ln>
                  </pic:spPr>
                </pic:pic>
              </a:graphicData>
            </a:graphic>
          </wp:inline>
        </w:drawing>
      </w:r>
      <w:r>
        <w:rPr>
          <w:rStyle w:val="Funotenzeichen"/>
        </w:rPr>
        <w:footnoteReference w:id="11"/>
      </w:r>
    </w:p>
    <w:p w14:paraId="4AC4013F" w14:textId="0E413616" w:rsidR="0079287A" w:rsidRDefault="0079287A" w:rsidP="0079287A">
      <w:r>
        <w:t>Und genau an dieser Stelle fangen die Probleme an. Wenn ich die größten Hemmschuhe für eine gesunde Entwicklung in Kirche oder Universität zu nennen hätte, dann wäre das Verhältnis von Wahrheit und Liebe unter den Top 5. Rücksichtslose Wahrheitsfans streiten da mit grenzenlosen Harmonikern! Blaue mit Grünen!</w:t>
      </w:r>
    </w:p>
    <w:p w14:paraId="461D06A4" w14:textId="77777777" w:rsidR="00091E67" w:rsidRPr="001C03E6" w:rsidRDefault="0079287A" w:rsidP="0079287A">
      <w:r w:rsidRPr="001C03E6">
        <w:t>Es käme auf ein gesundes Verhältnis an: möglichst viel Liebe und Wahrheit, so dass Liebe die Wah</w:t>
      </w:r>
      <w:r w:rsidRPr="001C03E6">
        <w:t>r</w:t>
      </w:r>
      <w:r w:rsidRPr="001C03E6">
        <w:t>heit erträglich macht und Wahrheit die Liebe davor bewahrt, dass der andere zu seinem Schaden immer nur so bleiben muss, wie er ist. Das, so übersetze ich es nun, wäre ein gutes Beispiel diene</w:t>
      </w:r>
      <w:r w:rsidRPr="001C03E6">
        <w:t>n</w:t>
      </w:r>
      <w:r w:rsidRPr="001C03E6">
        <w:t>der Leitung. Allerdings</w:t>
      </w:r>
      <w:r w:rsidR="00091E67" w:rsidRPr="001C03E6">
        <w:t>: I</w:t>
      </w:r>
      <w:r w:rsidRPr="001C03E6">
        <w:t xml:space="preserve">st </w:t>
      </w:r>
      <w:r w:rsidR="00091E67" w:rsidRPr="001C03E6">
        <w:t>das unsere Erfahrung</w:t>
      </w:r>
      <w:r w:rsidRPr="001C03E6">
        <w:t>?</w:t>
      </w:r>
    </w:p>
    <w:p w14:paraId="7CF548B1" w14:textId="635AAF49" w:rsidR="00091E67" w:rsidRDefault="00091E67" w:rsidP="00091E67">
      <w:pPr>
        <w:jc w:val="center"/>
      </w:pPr>
      <w:r w:rsidRPr="00091E67">
        <w:drawing>
          <wp:inline distT="0" distB="0" distL="0" distR="0" wp14:anchorId="24A7CDA7" wp14:editId="6DAB67C7">
            <wp:extent cx="4885809" cy="3662450"/>
            <wp:effectExtent l="0" t="0" r="0" b="0"/>
            <wp:docPr id="14"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6633" cy="3663068"/>
                    </a:xfrm>
                    <a:prstGeom prst="rect">
                      <a:avLst/>
                    </a:prstGeom>
                    <a:noFill/>
                    <a:ln>
                      <a:noFill/>
                    </a:ln>
                  </pic:spPr>
                </pic:pic>
              </a:graphicData>
            </a:graphic>
          </wp:inline>
        </w:drawing>
      </w:r>
      <w:r>
        <w:rPr>
          <w:rStyle w:val="Funotenzeichen"/>
        </w:rPr>
        <w:footnoteReference w:id="12"/>
      </w:r>
    </w:p>
    <w:p w14:paraId="3946CC58" w14:textId="77777777" w:rsidR="0079287A" w:rsidRDefault="0079287A" w:rsidP="0079287A">
      <w:pPr>
        <w:pStyle w:val="berschrift4"/>
      </w:pPr>
      <w:r>
        <w:t>6.3.3.2 Die Schweinehund-Barriere</w:t>
      </w:r>
    </w:p>
    <w:p w14:paraId="6C1A2B33" w14:textId="6737A354" w:rsidR="0079287A" w:rsidRPr="006240B3" w:rsidRDefault="0079287A" w:rsidP="006240B3">
      <w:r w:rsidRPr="006240B3">
        <w:t>Heijo Rieckmann</w:t>
      </w:r>
      <w:r w:rsidR="006240B3" w:rsidRPr="006240B3">
        <w:t xml:space="preserve"> widmet sich der </w:t>
      </w:r>
      <w:r w:rsidRPr="006240B3">
        <w:t xml:space="preserve">„Schweinehundbarriere“. </w:t>
      </w:r>
      <w:r w:rsidR="006240B3" w:rsidRPr="006240B3">
        <w:t xml:space="preserve">Damit meint er </w:t>
      </w:r>
      <w:r w:rsidRPr="006240B3">
        <w:t>in säkularer Spr</w:t>
      </w:r>
      <w:r w:rsidRPr="006240B3">
        <w:t>a</w:t>
      </w:r>
      <w:r w:rsidRPr="006240B3">
        <w:t>che den Defekt, der uns hindert, in Wahrheit und Liebe miteinander umzugehen, d.h. aber auch: zu di</w:t>
      </w:r>
      <w:r w:rsidRPr="006240B3">
        <w:t>e</w:t>
      </w:r>
      <w:r w:rsidRPr="006240B3">
        <w:t>nender Leitung fähig zu sein. Dieser Defekt hat damit zu tun, dass wir von Angst um uns selbst, von Sorge, vom Drehen um uns selbst bestimmt sind.</w:t>
      </w:r>
    </w:p>
    <w:p w14:paraId="2B52FEFC" w14:textId="7B54CD1C" w:rsidR="0079287A" w:rsidRDefault="0079287A" w:rsidP="0079287A">
      <w:r w:rsidRPr="00E14650">
        <w:t>Der Schweinehund ist ein Hybridwesen</w:t>
      </w:r>
      <w:r w:rsidR="006240B3" w:rsidRPr="00E14650">
        <w:t>:</w:t>
      </w:r>
      <w:r w:rsidRPr="00E14650">
        <w:rPr>
          <w:rStyle w:val="Funotenzeichen"/>
        </w:rPr>
        <w:footnoteReference w:id="13"/>
      </w:r>
      <w:r w:rsidRPr="00E14650">
        <w:t xml:space="preserve">  Er ist nett, solange er bekommt, was er will. Er will g</w:t>
      </w:r>
      <w:r w:rsidRPr="00E14650">
        <w:t>e</w:t>
      </w:r>
      <w:r w:rsidRPr="00E14650">
        <w:t>nug zum Fressen, er will gestreichelt werden, er will Bewunderung und eine schöne Suhle. Das Schwein ist ein bisschen bequem und liebt es komfortabel. Der Hund sucht Zuwendung, Streich</w:t>
      </w:r>
      <w:r w:rsidRPr="00E14650">
        <w:t>e</w:t>
      </w:r>
      <w:r w:rsidRPr="00E14650">
        <w:t>leinheiten</w:t>
      </w:r>
      <w:r>
        <w:t xml:space="preserve"> und Unterhaltung. Wehe, einer von beiden bekommt nicht, was er will, dann „lässt er die Sau raus“ oder fängt an zu bellen und zu beißen.</w:t>
      </w:r>
      <w:r>
        <w:rPr>
          <w:rStyle w:val="Funotenzeichen"/>
        </w:rPr>
        <w:footnoteReference w:id="14"/>
      </w:r>
      <w:r>
        <w:t xml:space="preserve"> </w:t>
      </w:r>
      <w:r w:rsidR="006240B3">
        <w:t>– </w:t>
      </w:r>
      <w:r>
        <w:t>Welcher Geist treibt uns?</w:t>
      </w:r>
    </w:p>
    <w:p w14:paraId="057550AB" w14:textId="77777777" w:rsidR="0079287A" w:rsidRDefault="0079287A" w:rsidP="0079287A">
      <w:pPr>
        <w:pStyle w:val="berschrift4"/>
      </w:pPr>
      <w:r>
        <w:t>6.3.3.3 Leitung als Dienst: Jesus von Nazareth</w:t>
      </w:r>
    </w:p>
    <w:p w14:paraId="18CC7892" w14:textId="77777777" w:rsidR="00D7554E" w:rsidRPr="008779F5" w:rsidRDefault="0079287A" w:rsidP="00E14650">
      <w:pPr>
        <w:ind w:left="284"/>
        <w:rPr>
          <w:i/>
        </w:rPr>
      </w:pPr>
      <w:r w:rsidRPr="008779F5">
        <w:rPr>
          <w:i/>
        </w:rPr>
        <w:t xml:space="preserve">„Ich bin unter euch wie ein Diener“ (Lk 22,27). </w:t>
      </w:r>
    </w:p>
    <w:p w14:paraId="17AA3A88" w14:textId="43F779D6" w:rsidR="0079287A" w:rsidRPr="008779F5" w:rsidRDefault="0079287A" w:rsidP="00E14650">
      <w:pPr>
        <w:ind w:left="284"/>
        <w:rPr>
          <w:i/>
        </w:rPr>
      </w:pPr>
      <w:r w:rsidRPr="008779F5">
        <w:rPr>
          <w:i/>
        </w:rPr>
        <w:t>„Ihr wisst</w:t>
      </w:r>
      <w:r w:rsidR="00E14650" w:rsidRPr="008779F5">
        <w:rPr>
          <w:i/>
        </w:rPr>
        <w:t>: D</w:t>
      </w:r>
      <w:r w:rsidRPr="008779F5">
        <w:rPr>
          <w:i/>
        </w:rPr>
        <w:t>ie als Herrscher gelten, halten ihre Völker nieder und ihre Mächtigen tun ihnen G</w:t>
      </w:r>
      <w:r w:rsidRPr="008779F5">
        <w:rPr>
          <w:i/>
        </w:rPr>
        <w:t>e</w:t>
      </w:r>
      <w:r w:rsidRPr="008779F5">
        <w:rPr>
          <w:i/>
        </w:rPr>
        <w:t>walt an. Aber so ist es unter euch nicht; sondern wer groß sein will unter euch, der soll euer Di</w:t>
      </w:r>
      <w:r w:rsidRPr="008779F5">
        <w:rPr>
          <w:i/>
        </w:rPr>
        <w:t>e</w:t>
      </w:r>
      <w:r w:rsidRPr="008779F5">
        <w:rPr>
          <w:i/>
        </w:rPr>
        <w:t>ner sein; und wer unter euch der erste sein will, der soll aller Knecht sein. Denn auch der Me</w:t>
      </w:r>
      <w:r w:rsidRPr="008779F5">
        <w:rPr>
          <w:i/>
        </w:rPr>
        <w:t>n</w:t>
      </w:r>
      <w:r w:rsidRPr="008779F5">
        <w:rPr>
          <w:i/>
        </w:rPr>
        <w:t>schensohn ist nicht gekommen, dass er sich dienen lasse, sondern dass er diene und sein Leben gebe als Lösegeld für vi</w:t>
      </w:r>
      <w:r w:rsidRPr="008779F5">
        <w:rPr>
          <w:i/>
        </w:rPr>
        <w:t>e</w:t>
      </w:r>
      <w:r w:rsidRPr="008779F5">
        <w:rPr>
          <w:i/>
        </w:rPr>
        <w:t>le“ (Mk 10,42-45).</w:t>
      </w:r>
    </w:p>
    <w:p w14:paraId="7BA68091" w14:textId="36E83E28" w:rsidR="00E14650" w:rsidRPr="00E14650" w:rsidRDefault="00D04EB5" w:rsidP="00E14650">
      <w:pPr>
        <w:spacing w:after="200"/>
        <w:jc w:val="both"/>
      </w:pPr>
      <w:r>
        <w:t>Wir lernen daraus:</w:t>
      </w:r>
    </w:p>
    <w:p w14:paraId="65DE26B2" w14:textId="4BF6C667" w:rsidR="0079287A" w:rsidRPr="00D04EB5" w:rsidRDefault="0079287A" w:rsidP="0079287A">
      <w:pPr>
        <w:pStyle w:val="Listenabsatz"/>
        <w:numPr>
          <w:ilvl w:val="0"/>
          <w:numId w:val="25"/>
        </w:numPr>
        <w:spacing w:after="200"/>
        <w:jc w:val="both"/>
      </w:pPr>
      <w:r w:rsidRPr="00D04EB5">
        <w:t xml:space="preserve">Jesus hat nichts gegen Größe. Aber dieses Große müsste Maß nehmen am Wesen </w:t>
      </w:r>
      <w:r w:rsidR="00E14650" w:rsidRPr="00D04EB5">
        <w:t>dieses</w:t>
      </w:r>
      <w:r w:rsidRPr="00D04EB5">
        <w:t xml:space="preserve"> J</w:t>
      </w:r>
      <w:r w:rsidRPr="00D04EB5">
        <w:t>e</w:t>
      </w:r>
      <w:r w:rsidRPr="00D04EB5">
        <w:t xml:space="preserve">sus. Das ist das fortan gültige „benchmark“ für Größe: Dienen. Servant leadership. Dafür da sein, dass andere wachsen können. </w:t>
      </w:r>
      <w:r w:rsidR="008779F5">
        <w:t xml:space="preserve">Das </w:t>
      </w:r>
      <w:r w:rsidRPr="00D04EB5">
        <w:t>ist Größe</w:t>
      </w:r>
      <w:r w:rsidR="008779F5">
        <w:t xml:space="preserve">, die </w:t>
      </w:r>
      <w:r w:rsidRPr="00D04EB5">
        <w:t>dann aber auch wirklich groß</w:t>
      </w:r>
      <w:r w:rsidR="008779F5">
        <w:t xml:space="preserve"> macht</w:t>
      </w:r>
      <w:r w:rsidRPr="00D04EB5">
        <w:t xml:space="preserve">. </w:t>
      </w:r>
    </w:p>
    <w:p w14:paraId="167F63F1" w14:textId="47F03886" w:rsidR="0079287A" w:rsidRPr="00D04EB5" w:rsidRDefault="0079287A" w:rsidP="0079287A">
      <w:pPr>
        <w:pStyle w:val="Listenabsatz"/>
        <w:numPr>
          <w:ilvl w:val="0"/>
          <w:numId w:val="25"/>
        </w:numPr>
        <w:spacing w:after="200"/>
        <w:jc w:val="both"/>
      </w:pPr>
      <w:r w:rsidRPr="00D04EB5">
        <w:t xml:space="preserve">Jesus sieht die große Not unserer Schweinehundbarriere. Denn das ist ja so: Wir können es nicht, und wenn wir nahe genug an unsere Abgründe treten, sehen wir auch, dass wir es nicht einmal wollen können, weil sich eigentlich alles in uns sträubt. Das ist unsere Not. </w:t>
      </w:r>
    </w:p>
    <w:p w14:paraId="3029CFE5" w14:textId="2C429F89" w:rsidR="0079287A" w:rsidRPr="00D04EB5" w:rsidRDefault="0079287A" w:rsidP="0079287A">
      <w:pPr>
        <w:pStyle w:val="Listenabsatz"/>
        <w:numPr>
          <w:ilvl w:val="0"/>
          <w:numId w:val="25"/>
        </w:numPr>
        <w:spacing w:after="200"/>
        <w:jc w:val="both"/>
      </w:pPr>
      <w:r w:rsidRPr="00D04EB5">
        <w:t xml:space="preserve">Jesus sagt: Ihr habt Euch verkauft an ein Leben ohne Gott. Und nun seid Ihr </w:t>
      </w:r>
      <w:r w:rsidR="00E14650" w:rsidRPr="00D04EB5">
        <w:t>v</w:t>
      </w:r>
      <w:r w:rsidRPr="00D04EB5">
        <w:t>ersklavt und u</w:t>
      </w:r>
      <w:r w:rsidRPr="00D04EB5">
        <w:t>n</w:t>
      </w:r>
      <w:r w:rsidR="00E14650" w:rsidRPr="00D04EB5">
        <w:t>frei, v</w:t>
      </w:r>
      <w:r w:rsidRPr="00D04EB5">
        <w:t xml:space="preserve">erbogen und verkrümmt in euch selbst und nicht einmal sonderlich glücklich damit. Ich aber zahle den Preis. Ich gebe mein Leben </w:t>
      </w:r>
      <w:r w:rsidR="00E14650" w:rsidRPr="00D04EB5">
        <w:t xml:space="preserve">als Lösegeld </w:t>
      </w:r>
      <w:r w:rsidRPr="00D04EB5">
        <w:t>dafür, um euch zu gewinnen. Ich o</w:t>
      </w:r>
      <w:r w:rsidRPr="00D04EB5">
        <w:t>p</w:t>
      </w:r>
      <w:r w:rsidRPr="00D04EB5">
        <w:t>fere mich, das ist mein höc</w:t>
      </w:r>
      <w:r w:rsidR="00E14650" w:rsidRPr="00D04EB5">
        <w:t xml:space="preserve">hster und mein tiefster Dienst: das </w:t>
      </w:r>
      <w:r w:rsidRPr="00D04EB5">
        <w:t xml:space="preserve">Kreuz auf Golgatha. Und das Paradoxe ist, dass dieser Dienst höchste Macht hat. </w:t>
      </w:r>
    </w:p>
    <w:p w14:paraId="4D6FCD7A" w14:textId="77777777" w:rsidR="00E14650" w:rsidRPr="00D04EB5" w:rsidRDefault="0079287A" w:rsidP="0079287A">
      <w:pPr>
        <w:pStyle w:val="Listenabsatz"/>
        <w:numPr>
          <w:ilvl w:val="0"/>
          <w:numId w:val="25"/>
        </w:numPr>
        <w:spacing w:after="200"/>
        <w:jc w:val="both"/>
      </w:pPr>
      <w:r w:rsidRPr="00D04EB5">
        <w:t>Und damit fängt alles neu an: Wir werden nicht aufgerufen, uns ein bisschen mehr anz</w:t>
      </w:r>
      <w:r w:rsidRPr="00D04EB5">
        <w:t>u</w:t>
      </w:r>
      <w:r w:rsidRPr="00D04EB5">
        <w:t>strengen</w:t>
      </w:r>
      <w:r w:rsidR="00E14650" w:rsidRPr="00D04EB5">
        <w:t xml:space="preserve"> und </w:t>
      </w:r>
      <w:r w:rsidRPr="00D04EB5">
        <w:t>dem hohen Ideal dienender Leitung aus eigener Kraft nachzueifern. Wir we</w:t>
      </w:r>
      <w:r w:rsidRPr="00D04EB5">
        <w:t>r</w:t>
      </w:r>
      <w:r w:rsidRPr="00D04EB5">
        <w:t xml:space="preserve">den zu Jesus von Nazareth gerufen wie damals die Jünger. </w:t>
      </w:r>
    </w:p>
    <w:p w14:paraId="56727D4C" w14:textId="77777777" w:rsidR="00320C62" w:rsidRDefault="00320C62" w:rsidP="00320C62">
      <w:pPr>
        <w:pStyle w:val="berschrift2"/>
        <w:rPr>
          <w:rFonts w:asciiTheme="minorHAnsi" w:hAnsiTheme="minorHAnsi"/>
        </w:rPr>
      </w:pPr>
    </w:p>
    <w:p w14:paraId="2F3945DD" w14:textId="77777777" w:rsidR="001C03E6" w:rsidRPr="001C03E6" w:rsidRDefault="001C03E6" w:rsidP="001C03E6"/>
    <w:p w14:paraId="4F1958A3" w14:textId="6B527C2B" w:rsidR="0079287A" w:rsidRPr="00320C62" w:rsidRDefault="00320C62" w:rsidP="00320C62">
      <w:pPr>
        <w:pStyle w:val="berschrift2"/>
        <w:rPr>
          <w:rFonts w:asciiTheme="minorHAnsi" w:hAnsiTheme="minorHAnsi"/>
        </w:rPr>
      </w:pPr>
      <w:r w:rsidRPr="00320C62">
        <w:rPr>
          <w:rFonts w:asciiTheme="minorHAnsi" w:hAnsiTheme="minorHAnsi"/>
        </w:rPr>
        <w:t>Literatur</w:t>
      </w:r>
      <w:r w:rsidR="0079287A" w:rsidRPr="00320C62">
        <w:rPr>
          <w:rFonts w:asciiTheme="minorHAnsi" w:hAnsiTheme="minorHAnsi"/>
        </w:rPr>
        <w:t xml:space="preserve">  </w:t>
      </w:r>
    </w:p>
    <w:p w14:paraId="2CF73851" w14:textId="77777777" w:rsidR="006240B3" w:rsidRPr="00320C62" w:rsidRDefault="0079287A" w:rsidP="00320C62">
      <w:pPr>
        <w:pStyle w:val="EndNoteBibliography"/>
        <w:spacing w:after="0"/>
        <w:ind w:left="284" w:hanging="284"/>
        <w:rPr>
          <w:rFonts w:asciiTheme="minorHAnsi" w:hAnsiTheme="minorHAnsi"/>
          <w:b/>
          <w:noProof/>
          <w:sz w:val="21"/>
          <w:szCs w:val="21"/>
        </w:rPr>
      </w:pPr>
      <w:r w:rsidRPr="00320C62">
        <w:rPr>
          <w:rFonts w:asciiTheme="minorHAnsi" w:eastAsiaTheme="majorEastAsia" w:hAnsiTheme="minorHAnsi" w:cstheme="majorBidi"/>
          <w:b/>
          <w:bCs/>
          <w:color w:val="4F81BD" w:themeColor="accent1"/>
          <w:sz w:val="21"/>
          <w:szCs w:val="21"/>
        </w:rPr>
        <w:fldChar w:fldCharType="begin"/>
      </w:r>
      <w:r w:rsidRPr="00320C62">
        <w:rPr>
          <w:rFonts w:asciiTheme="minorHAnsi" w:hAnsiTheme="minorHAnsi"/>
          <w:sz w:val="21"/>
          <w:szCs w:val="21"/>
        </w:rPr>
        <w:instrText xml:space="preserve"> ADDIN EN.REFLIST </w:instrText>
      </w:r>
      <w:r w:rsidRPr="00320C62">
        <w:rPr>
          <w:rFonts w:asciiTheme="minorHAnsi" w:eastAsiaTheme="majorEastAsia" w:hAnsiTheme="minorHAnsi" w:cstheme="majorBidi"/>
          <w:b/>
          <w:bCs/>
          <w:color w:val="4F81BD" w:themeColor="accent1"/>
          <w:sz w:val="21"/>
          <w:szCs w:val="21"/>
        </w:rPr>
        <w:fldChar w:fldCharType="separate"/>
      </w:r>
      <w:r w:rsidR="006240B3" w:rsidRPr="00320C62">
        <w:rPr>
          <w:rFonts w:asciiTheme="minorHAnsi" w:hAnsiTheme="minorHAnsi"/>
          <w:b/>
          <w:noProof/>
          <w:sz w:val="21"/>
          <w:szCs w:val="21"/>
        </w:rPr>
        <w:t>Böhlemann, Peter and Herbst, Michael: Geistlich leiten. Ein Handbuch, Göttingen 2011.</w:t>
      </w:r>
    </w:p>
    <w:p w14:paraId="40DE9DE3"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EKD, Kirchenamt der (Hg.): Kirche der Freiheit. Perspektiven für die Evangelische Kirche im 21. Jahrhundert. Ein Impulspapier des Rates der EKD Hannover 2006.</w:t>
      </w:r>
    </w:p>
    <w:p w14:paraId="6753D091"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Fleßa, Steffen: Geistlich Führen und Leiten in einem diakonischen Unternehmen, in: Michael Herbst and Ulrich Laepple (Hg.): Das missionarische Mandat der Diakonie, Neukirchen-Vluyn 2008, 54-95.</w:t>
      </w:r>
    </w:p>
    <w:p w14:paraId="0A51AEC0" w14:textId="77777777" w:rsidR="006240B3" w:rsidRPr="00320C62" w:rsidRDefault="006240B3" w:rsidP="00320C62">
      <w:pPr>
        <w:pStyle w:val="EndNoteBibliography"/>
        <w:spacing w:after="0"/>
        <w:ind w:left="284" w:hanging="284"/>
        <w:rPr>
          <w:rFonts w:asciiTheme="minorHAnsi" w:hAnsiTheme="minorHAnsi"/>
          <w:b/>
          <w:noProof/>
          <w:sz w:val="21"/>
          <w:szCs w:val="21"/>
        </w:rPr>
      </w:pPr>
      <w:r w:rsidRPr="00320C62">
        <w:rPr>
          <w:rFonts w:asciiTheme="minorHAnsi" w:hAnsiTheme="minorHAnsi"/>
          <w:b/>
          <w:noProof/>
          <w:sz w:val="21"/>
          <w:szCs w:val="21"/>
        </w:rPr>
        <w:t>Greenleaf, Robert K.: Servant Leadership. A Journey into the Nature of Legitimate Power and Greatness, Mahwah 1977.</w:t>
      </w:r>
    </w:p>
    <w:p w14:paraId="5D29996B"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Keller, Timothy: Center Church. Doing Balanced Gospel-Centered Ministry in Your City, Grand Rapids 2012.</w:t>
      </w:r>
    </w:p>
    <w:p w14:paraId="187B5AC1"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Liden, Robert C., Wayne, Sandy J., et al.: Servant leadership: Development of a multidimensional measure and multi-level assessment, The Leadership Quarterly 2/19 (2008), 161-177.</w:t>
      </w:r>
    </w:p>
    <w:p w14:paraId="17477E1C"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Malik, Fredmund: Führen - Leisten - Leben. Wirksames Management für eine neue Zeit, Stuttgart und München 14. Aufl. 2002.</w:t>
      </w:r>
    </w:p>
    <w:p w14:paraId="2818ED09" w14:textId="77777777" w:rsidR="006240B3" w:rsidRPr="00320C62" w:rsidRDefault="006240B3" w:rsidP="00320C62">
      <w:pPr>
        <w:pStyle w:val="EndNoteBibliography"/>
        <w:spacing w:after="0"/>
        <w:ind w:left="284" w:hanging="284"/>
        <w:rPr>
          <w:rFonts w:asciiTheme="minorHAnsi" w:hAnsiTheme="minorHAnsi"/>
          <w:noProof/>
          <w:sz w:val="21"/>
          <w:szCs w:val="21"/>
        </w:rPr>
      </w:pPr>
      <w:r w:rsidRPr="00320C62">
        <w:rPr>
          <w:rFonts w:asciiTheme="minorHAnsi" w:hAnsiTheme="minorHAnsi"/>
          <w:noProof/>
          <w:sz w:val="21"/>
          <w:szCs w:val="21"/>
        </w:rPr>
        <w:t>Rieckmann, Heijo: Der Organisationsalltag und seine Unterwelt: Der Schweinehund, in: H. Geißler (Hg.): Bldungsmanagement, Frankfurt/M. 1994, 149-200.</w:t>
      </w:r>
    </w:p>
    <w:p w14:paraId="3ECA08B2" w14:textId="77777777" w:rsidR="006240B3" w:rsidRPr="00320C62" w:rsidRDefault="006240B3" w:rsidP="00320C62">
      <w:pPr>
        <w:pStyle w:val="EndNoteBibliography"/>
        <w:ind w:left="284" w:hanging="284"/>
        <w:rPr>
          <w:rFonts w:asciiTheme="minorHAnsi" w:hAnsiTheme="minorHAnsi"/>
          <w:noProof/>
          <w:sz w:val="21"/>
          <w:szCs w:val="21"/>
        </w:rPr>
      </w:pPr>
      <w:r w:rsidRPr="00320C62">
        <w:rPr>
          <w:rFonts w:asciiTheme="minorHAnsi" w:hAnsiTheme="minorHAnsi"/>
          <w:noProof/>
          <w:sz w:val="21"/>
          <w:szCs w:val="21"/>
        </w:rPr>
        <w:t>Sipe, James W. and Frick, Don M.: Seven pillars of servant leadership. Practicing the wisdom of leading by serving, New York 2009.</w:t>
      </w:r>
    </w:p>
    <w:p w14:paraId="44B5B746" w14:textId="5F4A41C5" w:rsidR="00B32DA4" w:rsidRDefault="0079287A" w:rsidP="00320C62">
      <w:pPr>
        <w:spacing w:after="0"/>
        <w:ind w:left="284" w:hanging="284"/>
      </w:pPr>
      <w:r w:rsidRPr="00320C62">
        <w:rPr>
          <w:rFonts w:asciiTheme="minorHAnsi" w:hAnsiTheme="minorHAnsi"/>
          <w:sz w:val="21"/>
          <w:szCs w:val="21"/>
        </w:rPr>
        <w:fldChar w:fldCharType="end"/>
      </w:r>
    </w:p>
    <w:p w14:paraId="0AE59F6D" w14:textId="2F088F6A" w:rsidR="00ED1175" w:rsidRDefault="00ED1175" w:rsidP="00F2267B">
      <w:pPr>
        <w:spacing w:after="0"/>
      </w:pPr>
    </w:p>
    <w:sectPr w:rsidR="00ED1175" w:rsidSect="001C2713">
      <w:headerReference w:type="default" r:id="rId30"/>
      <w:footerReference w:type="even" r:id="rId31"/>
      <w:footerReference w:type="default" r:id="rId32"/>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E14650" w:rsidRDefault="00E14650" w:rsidP="000D11E1">
      <w:pPr>
        <w:spacing w:after="0" w:line="240" w:lineRule="auto"/>
      </w:pPr>
      <w:r>
        <w:separator/>
      </w:r>
    </w:p>
  </w:endnote>
  <w:endnote w:type="continuationSeparator" w:id="0">
    <w:p w14:paraId="3FB0AC0D" w14:textId="77777777" w:rsidR="00E14650" w:rsidRDefault="00E14650"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ms Rmn">
    <w:panose1 w:val="00000000000000000000"/>
    <w:charset w:val="4D"/>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E14650" w:rsidRDefault="00E14650"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E14650" w:rsidRDefault="00E14650"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E14650" w:rsidRPr="00496B32" w:rsidRDefault="00E14650" w:rsidP="0022019D">
    <w:pPr>
      <w:pStyle w:val="Fuzeile"/>
      <w:ind w:right="360"/>
      <w:jc w:val="right"/>
      <w:rPr>
        <w:sz w:val="20"/>
        <w:szCs w:val="20"/>
      </w:rPr>
    </w:pPr>
    <w:r>
      <w:fldChar w:fldCharType="begin"/>
    </w:r>
    <w:r>
      <w:instrText xml:space="preserve"> PAGE  \* MERGEFORMAT </w:instrText>
    </w:r>
    <w:r>
      <w:fldChar w:fldCharType="separate"/>
    </w:r>
    <w:r w:rsidR="000814D3" w:rsidRPr="000814D3">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6CC707E7" w:rsidR="00E14650" w:rsidRPr="00496B32" w:rsidRDefault="00E14650" w:rsidP="000D11E1">
    <w:pPr>
      <w:pStyle w:val="Fuzeile"/>
      <w:rPr>
        <w:sz w:val="16"/>
        <w:szCs w:val="16"/>
      </w:rPr>
    </w:pPr>
    <w:r>
      <w:rPr>
        <w:sz w:val="16"/>
        <w:szCs w:val="16"/>
      </w:rPr>
      <w:t>20. Jun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E14650" w:rsidRDefault="00E14650" w:rsidP="000D11E1">
      <w:pPr>
        <w:spacing w:after="0" w:line="240" w:lineRule="auto"/>
      </w:pPr>
      <w:r>
        <w:separator/>
      </w:r>
    </w:p>
  </w:footnote>
  <w:footnote w:type="continuationSeparator" w:id="0">
    <w:p w14:paraId="5D87F87C" w14:textId="77777777" w:rsidR="00E14650" w:rsidRDefault="00E14650" w:rsidP="000D11E1">
      <w:pPr>
        <w:spacing w:after="0" w:line="240" w:lineRule="auto"/>
      </w:pPr>
      <w:r>
        <w:continuationSeparator/>
      </w:r>
    </w:p>
  </w:footnote>
  <w:footnote w:id="1">
    <w:p w14:paraId="172640B0" w14:textId="318C4EC5" w:rsidR="00E14650" w:rsidRDefault="00E14650" w:rsidP="008E40C0">
      <w:pPr>
        <w:pStyle w:val="Funotentext"/>
      </w:pPr>
      <w:r>
        <w:rPr>
          <w:rStyle w:val="Funotenzeichen"/>
        </w:rPr>
        <w:footnoteRef/>
      </w:r>
      <w:r>
        <w:t xml:space="preserve"> Vgl. </w:t>
      </w:r>
      <w:r>
        <w:fldChar w:fldCharType="begin"/>
      </w:r>
      <w:r>
        <w:instrText xml:space="preserve"> ADDIN EN.CITE &lt;EndNote&gt;&lt;Cite&gt;&lt;Author&gt;Keller&lt;/Author&gt;&lt;Year&gt;2012&lt;/Year&gt;&lt;RecNum&gt;3024&lt;/RecNum&gt;&lt;DisplayText&gt;Keller 2012&lt;/DisplayText&gt;&lt;record&gt;&lt;rec-number&gt;3024&lt;/rec-number&gt;&lt;foreign-keys&gt;&lt;key app="EN" db-id="0t0dxv9vetdatmef0a959d9wdwf995aa9dxw" timestamp="1374769585"&gt;3024&lt;/key&gt;&lt;/foreign-keys&gt;&lt;ref-type name="Book"&gt;6&lt;/ref-type&gt;&lt;contributors&gt;&lt;authors&gt;&lt;author&gt;Timothy Keller&lt;/author&gt;&lt;/authors&gt;&lt;/contributors&gt;&lt;titles&gt;&lt;title&gt;Center Church. Doing Balanced Gospel-Centered Ministry in Your City&lt;/title&gt;&lt;/titles&gt;&lt;dates&gt;&lt;year&gt;2012&lt;/year&gt;&lt;/dates&gt;&lt;pub-location&gt;Grand Rapids&lt;/pub-location&gt;&lt;urls&gt;&lt;/urls&gt;&lt;/record&gt;&lt;/Cite&gt;&lt;/EndNote&gt;</w:instrText>
      </w:r>
      <w:r>
        <w:fldChar w:fldCharType="separate"/>
      </w:r>
      <w:r>
        <w:rPr>
          <w:noProof/>
        </w:rPr>
        <w:t>Keller 2012</w:t>
      </w:r>
      <w:r>
        <w:fldChar w:fldCharType="end"/>
      </w:r>
      <w:r>
        <w:t>, 280f.</w:t>
      </w:r>
    </w:p>
  </w:footnote>
  <w:footnote w:id="2">
    <w:p w14:paraId="51EEFC8F" w14:textId="795A6EB3" w:rsidR="00E14650" w:rsidRDefault="00E14650" w:rsidP="0079287A">
      <w:pPr>
        <w:pStyle w:val="Funotentext"/>
      </w:pPr>
      <w:r>
        <w:rPr>
          <w:rStyle w:val="Funotenzeichen"/>
        </w:rPr>
        <w:footnoteRef/>
      </w:r>
      <w:r>
        <w:t xml:space="preserve"> </w:t>
      </w:r>
      <w:r>
        <w:fldChar w:fldCharType="begin"/>
      </w:r>
      <w:r>
        <w:instrText xml:space="preserve"> ADDIN EN.CITE &lt;EndNote&gt;&lt;Cite&gt;&lt;Author&gt;EKD&lt;/Author&gt;&lt;Year&gt;2006&lt;/Year&gt;&lt;RecNum&gt;749&lt;/RecNum&gt;&lt;DisplayText&gt;EKD 2006&lt;/DisplayText&gt;&lt;record&gt;&lt;rec-number&gt;749&lt;/rec-number&gt;&lt;foreign-keys&gt;&lt;key app="EN" db-id="0t0dxv9vetdatmef0a959d9wdwf995aa9dxw" timestamp="0"&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EKD 2006</w:t>
      </w:r>
      <w:r>
        <w:fldChar w:fldCharType="end"/>
      </w:r>
      <w:r>
        <w:t>, 68.</w:t>
      </w:r>
    </w:p>
  </w:footnote>
  <w:footnote w:id="3">
    <w:p w14:paraId="7E691D97" w14:textId="77777777" w:rsidR="00E14650" w:rsidRDefault="00E14650" w:rsidP="00D30B04">
      <w:pPr>
        <w:pStyle w:val="Funotentext"/>
      </w:pPr>
      <w:r>
        <w:rPr>
          <w:rStyle w:val="Funotenzeichen"/>
        </w:rPr>
        <w:footnoteRef/>
      </w:r>
      <w:r>
        <w:t xml:space="preserve"> Vgl. </w:t>
      </w:r>
      <w:r>
        <w:fldChar w:fldCharType="begin"/>
      </w:r>
      <w:r>
        <w:instrText xml:space="preserve"> ADDIN EN.CITE &lt;EndNote&gt;&lt;Cite&gt;&lt;Author&gt;Böhlemann&lt;/Author&gt;&lt;Year&gt;2011&lt;/Year&gt;&lt;RecNum&gt;1032&lt;/RecNum&gt;&lt;DisplayText&gt;Böhlemann and Herbst 2011&lt;/DisplayText&gt;&lt;record&gt;&lt;rec-number&gt;1032&lt;/rec-number&gt;&lt;foreign-keys&gt;&lt;key app="EN" db-id="0t0dxv9vetdatmef0a959d9wdwf995aa9dxw" timestamp="0"&gt;1032&lt;/key&gt;&lt;/foreign-keys&gt;&lt;ref-type name="Book"&gt;6&lt;/ref-type&gt;&lt;contributors&gt;&lt;authors&gt;&lt;author&gt;Peter Böhlemann&lt;/author&gt;&lt;author&gt;Michael Herbst&lt;/author&gt;&lt;/authors&gt;&lt;/contributors&gt;&lt;titles&gt;&lt;title&gt;Geistlich leiten. Ein Handbuch&lt;/title&gt;&lt;/titles&gt;&lt;dates&gt;&lt;year&gt;2011&lt;/year&gt;&lt;/dates&gt;&lt;pub-location&gt;Göttingen&lt;/pub-location&gt;&lt;urls&gt;&lt;/urls&gt;&lt;/record&gt;&lt;/Cite&gt;&lt;/EndNote&gt;</w:instrText>
      </w:r>
      <w:r>
        <w:fldChar w:fldCharType="separate"/>
      </w:r>
      <w:r>
        <w:rPr>
          <w:noProof/>
        </w:rPr>
        <w:t>Böhlemann and Herbst 2011</w:t>
      </w:r>
      <w:r>
        <w:fldChar w:fldCharType="end"/>
      </w:r>
      <w:r>
        <w:t>.</w:t>
      </w:r>
    </w:p>
  </w:footnote>
  <w:footnote w:id="4">
    <w:p w14:paraId="1C218ABA" w14:textId="77777777" w:rsidR="00E14650" w:rsidRDefault="00E14650" w:rsidP="00167D1D">
      <w:pPr>
        <w:pStyle w:val="Funotentext"/>
      </w:pPr>
      <w:r>
        <w:rPr>
          <w:rStyle w:val="Funotenzeichen"/>
        </w:rPr>
        <w:footnoteRef/>
      </w:r>
      <w:r>
        <w:t xml:space="preserve"> Vgl. als wichtigsten Text: </w:t>
      </w:r>
      <w:r>
        <w:fldChar w:fldCharType="begin"/>
      </w:r>
      <w:r>
        <w:instrText xml:space="preserve"> ADDIN EN.CITE &lt;EndNote&gt;&lt;Cite&gt;&lt;Author&gt;Greenleaf&lt;/Author&gt;&lt;Year&gt;1977&lt;/Year&gt;&lt;RecNum&gt;755&lt;/RecNum&gt;&lt;DisplayText&gt;Greenleaf 1977&lt;/DisplayText&gt;&lt;record&gt;&lt;rec-number&gt;755&lt;/rec-number&gt;&lt;foreign-keys&gt;&lt;key app="EN" db-id="0t0dxv9vetdatmef0a959d9wdwf995aa9dxw" timestamp="0"&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Greenleaf 1977</w:t>
      </w:r>
      <w:r>
        <w:fldChar w:fldCharType="end"/>
      </w:r>
      <w:r>
        <w:t>.</w:t>
      </w:r>
    </w:p>
  </w:footnote>
  <w:footnote w:id="5">
    <w:p w14:paraId="5A8CF77D" w14:textId="1A6EB8E0" w:rsidR="00E14650" w:rsidRDefault="00E14650" w:rsidP="00167D1D">
      <w:pPr>
        <w:pStyle w:val="Funotentext"/>
      </w:pPr>
      <w:r>
        <w:rPr>
          <w:rStyle w:val="Funotenzeichen"/>
        </w:rPr>
        <w:footnoteRef/>
      </w:r>
      <w:r>
        <w:t xml:space="preserve"> Das folgende längere Zitat findet sich bei </w:t>
      </w:r>
      <w:r>
        <w:fldChar w:fldCharType="begin"/>
      </w:r>
      <w:r>
        <w:instrText xml:space="preserve"> ADDIN EN.CITE &lt;EndNote&gt;&lt;Cite&gt;&lt;Author&gt;Greenleaf&lt;/Author&gt;&lt;Year&gt;1977&lt;/Year&gt;&lt;RecNum&gt;755&lt;/RecNum&gt;&lt;DisplayText&gt;ebd.&lt;/DisplayText&gt;&lt;record&gt;&lt;rec-number&gt;755&lt;/rec-number&gt;&lt;foreign-keys&gt;&lt;key app="EN" db-id="0t0dxv9vetdatmef0a959d9wdwf995aa9dxw" timestamp="0"&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ebd.</w:t>
      </w:r>
      <w:r>
        <w:fldChar w:fldCharType="end"/>
      </w:r>
      <w:r>
        <w:t>, 27. Übersetzung M. Herbst.</w:t>
      </w:r>
    </w:p>
  </w:footnote>
  <w:footnote w:id="6">
    <w:p w14:paraId="1AFE39A6" w14:textId="77777777" w:rsidR="00E14650" w:rsidRDefault="00E14650" w:rsidP="00167D1D">
      <w:pPr>
        <w:pStyle w:val="Funotentext"/>
      </w:pPr>
      <w:r>
        <w:rPr>
          <w:rStyle w:val="Funotenzeichen"/>
        </w:rPr>
        <w:footnoteRef/>
      </w:r>
      <w:r>
        <w:t xml:space="preserve"> </w:t>
      </w:r>
      <w:r>
        <w:fldChar w:fldCharType="begin"/>
      </w:r>
      <w:r>
        <w:instrText xml:space="preserve"> ADDIN EN.CITE &lt;EndNote&gt;&lt;Cite&gt;&lt;Author&gt;Greenleaf&lt;/Author&gt;&lt;Year&gt;1977&lt;/Year&gt;&lt;RecNum&gt;755&lt;/RecNum&gt;&lt;DisplayText&gt;Ebd.&lt;/DisplayText&gt;&lt;record&gt;&lt;rec-number&gt;755&lt;/rec-number&gt;&lt;foreign-keys&gt;&lt;key app="EN" db-id="0t0dxv9vetdatmef0a959d9wdwf995aa9dxw" timestamp="0"&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Ebd.</w:t>
      </w:r>
      <w:r>
        <w:fldChar w:fldCharType="end"/>
      </w:r>
    </w:p>
  </w:footnote>
  <w:footnote w:id="7">
    <w:p w14:paraId="75B7CE40" w14:textId="4232FB0F" w:rsidR="00E14650" w:rsidRDefault="00E14650" w:rsidP="0079287A">
      <w:pPr>
        <w:pStyle w:val="Funotentext"/>
      </w:pPr>
      <w:r>
        <w:rPr>
          <w:rStyle w:val="Funotenzeichen"/>
        </w:rPr>
        <w:footnoteRef/>
      </w:r>
      <w:r>
        <w:t xml:space="preserve"> Vgl. </w:t>
      </w:r>
      <w:r>
        <w:fldChar w:fldCharType="begin"/>
      </w:r>
      <w:r>
        <w:instrText xml:space="preserve"> ADDIN EN.CITE &lt;EndNote&gt;&lt;Cite&gt;&lt;Author&gt;Malik&lt;/Author&gt;&lt;Year&gt;2002&lt;/Year&gt;&lt;RecNum&gt;754&lt;/RecNum&gt;&lt;DisplayText&gt;Malik 2002&lt;/DisplayText&gt;&lt;record&gt;&lt;rec-number&gt;754&lt;/rec-number&gt;&lt;foreign-keys&gt;&lt;key app="EN" db-id="0t0dxv9vetdatmef0a959d9wdwf995aa9dxw" timestamp="0"&gt;754&lt;/key&gt;&lt;/foreign-keys&gt;&lt;ref-type name="Book"&gt;6&lt;/ref-type&gt;&lt;contributors&gt;&lt;authors&gt;&lt;author&gt;Fredmund Malik&lt;/author&gt;&lt;/authors&gt;&lt;/contributors&gt;&lt;titles&gt;&lt;title&gt;Führen - Leisten - Leben. Wirksames Management für eine neue Zeit&lt;/title&gt;&lt;/titles&gt;&lt;edition&gt;14. Aufl. &lt;/edition&gt;&lt;dates&gt;&lt;year&gt;2002&lt;/year&gt;&lt;/dates&gt;&lt;pub-location&gt;Stuttgart und München&lt;/pub-location&gt;&lt;urls&gt;&lt;/urls&gt;&lt;/record&gt;&lt;/Cite&gt;&lt;/EndNote&gt;</w:instrText>
      </w:r>
      <w:r>
        <w:fldChar w:fldCharType="separate"/>
      </w:r>
      <w:r>
        <w:rPr>
          <w:noProof/>
        </w:rPr>
        <w:t>Malik 2002</w:t>
      </w:r>
      <w:r>
        <w:fldChar w:fldCharType="end"/>
      </w:r>
      <w:r>
        <w:t>, 247-263.</w:t>
      </w:r>
    </w:p>
  </w:footnote>
  <w:footnote w:id="8">
    <w:p w14:paraId="1FEF9BC7" w14:textId="77777777" w:rsidR="00E14650" w:rsidRDefault="00E14650" w:rsidP="00B05B5F">
      <w:pPr>
        <w:pStyle w:val="Funotentext"/>
      </w:pPr>
      <w:r>
        <w:rPr>
          <w:rStyle w:val="Funotenzeichen"/>
        </w:rPr>
        <w:footnoteRef/>
      </w:r>
      <w:r>
        <w:t xml:space="preserve"> </w:t>
      </w:r>
      <w:r>
        <w:fldChar w:fldCharType="begin"/>
      </w:r>
      <w:r>
        <w:instrText xml:space="preserve"> ADDIN EN.CITE &lt;EndNote&gt;&lt;Cite&gt;&lt;Author&gt;Greenleaf&lt;/Author&gt;&lt;Year&gt;1977&lt;/Year&gt;&lt;RecNum&gt;755&lt;/RecNum&gt;&lt;DisplayText&gt;Greenleaf 1977&lt;/DisplayText&gt;&lt;record&gt;&lt;rec-number&gt;755&lt;/rec-number&gt;&lt;foreign-keys&gt;&lt;key app="EN" db-id="0t0dxv9vetdatmef0a959d9wdwf995aa9dxw" timestamp="0"&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Greenleaf 1977</w:t>
      </w:r>
      <w:r>
        <w:fldChar w:fldCharType="end"/>
      </w:r>
      <w:r>
        <w:t>, 33. Übersetzung M. Herbst.</w:t>
      </w:r>
    </w:p>
  </w:footnote>
  <w:footnote w:id="9">
    <w:p w14:paraId="41F1AD94" w14:textId="77777777" w:rsidR="00E14650" w:rsidRDefault="00E14650" w:rsidP="00B05B5F">
      <w:pPr>
        <w:pStyle w:val="Funotentext"/>
      </w:pPr>
      <w:r>
        <w:rPr>
          <w:rStyle w:val="Funotenzeichen"/>
        </w:rPr>
        <w:footnoteRef/>
      </w:r>
      <w:r>
        <w:t xml:space="preserve"> </w:t>
      </w:r>
      <w:r>
        <w:fldChar w:fldCharType="begin"/>
      </w:r>
      <w:r>
        <w:instrText xml:space="preserve"> ADDIN EN.CITE &lt;EndNote&gt;&lt;Cite&gt;&lt;Author&gt;Greenleaf&lt;/Author&gt;&lt;Year&gt;1977&lt;/Year&gt;&lt;RecNum&gt;755&lt;/RecNum&gt;&lt;DisplayText&gt;Ebd.&lt;/DisplayText&gt;&lt;record&gt;&lt;rec-number&gt;755&lt;/rec-number&gt;&lt;foreign-keys&gt;&lt;key app="EN" db-id="0t0dxv9vetdatmef0a959d9wdwf995aa9dxw" timestamp="0"&gt;755&lt;/key&gt;&lt;/foreign-keys&gt;&lt;ref-type name="Book"&gt;6&lt;/ref-type&gt;&lt;contributors&gt;&lt;authors&gt;&lt;author&gt;Robert K. Greenleaf&lt;/author&gt;&lt;/authors&gt;&lt;/contributors&gt;&lt;titles&gt;&lt;title&gt;Servant Leadership. A Journey into the Nature of Legitimate Power and Greatness&lt;/title&gt;&lt;/titles&gt;&lt;dates&gt;&lt;year&gt;1977&lt;/year&gt;&lt;/dates&gt;&lt;pub-location&gt;Mahwah&lt;/pub-location&gt;&lt;urls&gt;&lt;/urls&gt;&lt;/record&gt;&lt;/Cite&gt;&lt;/EndNote&gt;</w:instrText>
      </w:r>
      <w:r>
        <w:fldChar w:fldCharType="separate"/>
      </w:r>
      <w:r>
        <w:rPr>
          <w:noProof/>
        </w:rPr>
        <w:t>Ebd.</w:t>
      </w:r>
      <w:r>
        <w:fldChar w:fldCharType="end"/>
      </w:r>
      <w:r>
        <w:t>, 53; vgl. insgesamt 53f. Übersetzung M. Herbst.</w:t>
      </w:r>
    </w:p>
  </w:footnote>
  <w:footnote w:id="10">
    <w:p w14:paraId="3C0B493A" w14:textId="06F59D74" w:rsidR="00E14650" w:rsidRDefault="00E14650" w:rsidP="00B05B5F">
      <w:pPr>
        <w:pStyle w:val="Funotentext"/>
      </w:pPr>
      <w:r>
        <w:rPr>
          <w:rStyle w:val="Funotenzeichen"/>
        </w:rPr>
        <w:footnoteRef/>
      </w:r>
      <w:r>
        <w:t xml:space="preserve"> </w:t>
      </w:r>
      <w:r>
        <w:fldChar w:fldCharType="begin"/>
      </w:r>
      <w:r>
        <w:instrText xml:space="preserve"> ADDIN EN.CITE &lt;EndNote&gt;&lt;Cite&gt;&lt;Author&gt;Sipe&lt;/Author&gt;&lt;Year&gt;2009&lt;/Year&gt;&lt;RecNum&gt;3171&lt;/RecNum&gt;&lt;DisplayText&gt;Sipe and Frick 2009&lt;/DisplayText&gt;&lt;record&gt;&lt;rec-number&gt;3171&lt;/rec-number&gt;&lt;foreign-keys&gt;&lt;key app="EN" db-id="0t0dxv9vetdatmef0a959d9wdwf995aa9dxw" timestamp="1402591838"&gt;3171&lt;/key&gt;&lt;/foreign-keys&gt;&lt;ref-type name="Book"&gt;6&lt;/ref-type&gt;&lt;contributors&gt;&lt;authors&gt;&lt;author&gt;James W. Sipe&lt;/author&gt;&lt;author&gt;Don M. Frick&lt;/author&gt;&lt;/authors&gt;&lt;/contributors&gt;&lt;titles&gt;&lt;title&gt;Seven pillars of servant leadership. Practicing the wisdom of leading by serving&lt;/title&gt;&lt;/titles&gt;&lt;dates&gt;&lt;year&gt;2009&lt;/year&gt;&lt;/dates&gt;&lt;pub-location&gt;New York&lt;/pub-location&gt;&lt;urls&gt;&lt;/urls&gt;&lt;/record&gt;&lt;/Cite&gt;&lt;/EndNote&gt;</w:instrText>
      </w:r>
      <w:r>
        <w:fldChar w:fldCharType="separate"/>
      </w:r>
      <w:r>
        <w:rPr>
          <w:noProof/>
        </w:rPr>
        <w:t>Sipe and Frick 2009</w:t>
      </w:r>
      <w:r>
        <w:fldChar w:fldCharType="end"/>
      </w:r>
      <w:r>
        <w:t>, 4. Diesen Hinweis verdanke ich Malte Detje. Ebenso verdanke ich Malte Detje den Hi</w:t>
      </w:r>
      <w:r>
        <w:t>n</w:t>
      </w:r>
      <w:r>
        <w:t>weis auf eine etwas systematischere, auch wissenschaftlichere Darstellung bei Liden, Wayne, Zhao und Henderson, die das Modell grafisch sehr schon darste</w:t>
      </w:r>
      <w:r>
        <w:t>l</w:t>
      </w:r>
      <w:r>
        <w:t>len (vgl.</w:t>
      </w:r>
      <w:r w:rsidRPr="00B05B5F">
        <w:t xml:space="preserve"> </w:t>
      </w:r>
      <w:r>
        <w:fldChar w:fldCharType="begin"/>
      </w:r>
      <w:r>
        <w:instrText xml:space="preserve"> ADDIN EN.CITE &lt;EndNote&gt;&lt;Cite&gt;&lt;Author&gt;Liden&lt;/Author&gt;&lt;Year&gt;2008&lt;/Year&gt;&lt;RecNum&gt;3172&lt;/RecNum&gt;&lt;DisplayText&gt;Liden, Wayne, Zhao and Henderson 2008&lt;/DisplayText&gt;&lt;record&gt;&lt;rec-number&gt;3172&lt;/rec-number&gt;&lt;foreign-keys&gt;&lt;key app="EN" db-id="0t0dxv9vetdatmef0a959d9wdwf995aa9dxw" timestamp="1402592190"&gt;3172&lt;/key&gt;&lt;/foreign-keys&gt;&lt;ref-type name="Journal Article"&gt;17&lt;/ref-type&gt;&lt;contributors&gt;&lt;authors&gt;&lt;author&gt;Liden, Robert C.&lt;/author&gt;&lt;author&gt;Wayne, Sandy J.&lt;/author&gt;&lt;author&gt;Zhao, Hao&lt;/author&gt;&lt;author&gt;Henderson, David &lt;/author&gt;&lt;/authors&gt;&lt;/contributors&gt;&lt;titles&gt;&lt;title&gt;Servant leadership: Development of a multidimensional measure and multi-level assessment&lt;/title&gt;&lt;secondary-title&gt;The Leadership Quarterly &lt;/secondary-title&gt;&lt;/titles&gt;&lt;periodical&gt;&lt;full-title&gt;The Leadership Quarterly&lt;/full-title&gt;&lt;/periodical&gt;&lt;pages&gt;161-177&lt;/pages&gt;&lt;volume&gt;2/19&lt;/volume&gt;&lt;dates&gt;&lt;year&gt;2008&lt;/year&gt;&lt;/dates&gt;&lt;urls&gt;&lt;/urls&gt;&lt;/record&gt;&lt;/Cite&gt;&lt;/EndNote&gt;</w:instrText>
      </w:r>
      <w:r>
        <w:fldChar w:fldCharType="separate"/>
      </w:r>
      <w:r>
        <w:rPr>
          <w:noProof/>
        </w:rPr>
        <w:t>Liden, Wayne, Zhao and Henderson 2008</w:t>
      </w:r>
      <w:r>
        <w:fldChar w:fldCharType="end"/>
      </w:r>
      <w:r>
        <w:t>, 161-177).</w:t>
      </w:r>
    </w:p>
  </w:footnote>
  <w:footnote w:id="11">
    <w:p w14:paraId="3642FF45" w14:textId="77777777" w:rsidR="00E14650" w:rsidRDefault="00E14650" w:rsidP="00B05B5F">
      <w:pPr>
        <w:pStyle w:val="Funotentext"/>
      </w:pPr>
      <w:r>
        <w:rPr>
          <w:rStyle w:val="Funotenzeichen"/>
        </w:rPr>
        <w:footnoteRef/>
      </w:r>
      <w:r>
        <w:t xml:space="preserve"> Vgl. </w:t>
      </w:r>
      <w:r>
        <w:fldChar w:fldCharType="begin"/>
      </w:r>
      <w:r>
        <w:instrText xml:space="preserve"> ADDIN EN.CITE &lt;EndNote&gt;&lt;Cite&gt;&lt;Author&gt;Fleßa&lt;/Author&gt;&lt;Year&gt;2008&lt;/Year&gt;&lt;RecNum&gt;758&lt;/RecNum&gt;&lt;DisplayText&gt;Fleßa 2008&lt;/DisplayText&gt;&lt;record&gt;&lt;rec-number&gt;758&lt;/rec-number&gt;&lt;foreign-keys&gt;&lt;key app="EN" db-id="0t0dxv9vetdatmef0a959d9wdwf995aa9dxw" timestamp="0"&gt;758&lt;/key&gt;&lt;/foreign-keys&gt;&lt;ref-type name="Book Section"&gt;5&lt;/ref-type&gt;&lt;contributors&gt;&lt;authors&gt;&lt;author&gt;Steffen Fleßa&lt;/author&gt;&lt;/authors&gt;&lt;secondary-authors&gt;&lt;author&gt;Michael Herbst&lt;/author&gt;&lt;author&gt;Ulrich Laepple&lt;/author&gt;&lt;/secondary-authors&gt;&lt;/contributors&gt;&lt;titles&gt;&lt;title&gt;Geistlich Führen und Leiten in einem diakonischen Unternehmen&lt;/title&gt;&lt;secondary-title&gt;Das missionarische Mandat der Diakonie&lt;/secondary-title&gt;&lt;tertiary-title&gt;BEG&lt;/tertiary-title&gt;&lt;/titles&gt;&lt;pages&gt;54-95&lt;/pages&gt;&lt;number&gt;Bd. 7 &lt;/number&gt;&lt;dates&gt;&lt;year&gt;2008&lt;/year&gt;&lt;/dates&gt;&lt;pub-location&gt;Neukirchen-Vluyn&lt;/pub-location&gt;&lt;urls&gt;&lt;/urls&gt;&lt;/record&gt;&lt;/Cite&gt;&lt;/EndNote&gt;</w:instrText>
      </w:r>
      <w:r>
        <w:fldChar w:fldCharType="separate"/>
      </w:r>
      <w:r>
        <w:rPr>
          <w:noProof/>
        </w:rPr>
        <w:t>Fleßa 2008</w:t>
      </w:r>
      <w:r>
        <w:fldChar w:fldCharType="end"/>
      </w:r>
      <w:r>
        <w:t>, 83.</w:t>
      </w:r>
    </w:p>
  </w:footnote>
  <w:footnote w:id="12">
    <w:p w14:paraId="29037650" w14:textId="77777777" w:rsidR="00E14650" w:rsidRDefault="00E14650" w:rsidP="00091E67">
      <w:pPr>
        <w:pStyle w:val="Funotentext"/>
      </w:pPr>
      <w:r>
        <w:rPr>
          <w:rStyle w:val="Funotenzeichen"/>
        </w:rPr>
        <w:footnoteRef/>
      </w:r>
      <w:r>
        <w:t xml:space="preserve"> </w:t>
      </w:r>
      <w:r>
        <w:fldChar w:fldCharType="begin"/>
      </w:r>
      <w:r>
        <w:instrText xml:space="preserve"> ADDIN EN.CITE &lt;EndNote&gt;&lt;Cite&gt;&lt;Author&gt;Fleßa&lt;/Author&gt;&lt;Year&gt;2008&lt;/Year&gt;&lt;RecNum&gt;758&lt;/RecNum&gt;&lt;DisplayText&gt;Ebd.&lt;/DisplayText&gt;&lt;record&gt;&lt;rec-number&gt;758&lt;/rec-number&gt;&lt;foreign-keys&gt;&lt;key app="EN" db-id="0t0dxv9vetdatmef0a959d9wdwf995aa9dxw" timestamp="0"&gt;758&lt;/key&gt;&lt;/foreign-keys&gt;&lt;ref-type name="Book Section"&gt;5&lt;/ref-type&gt;&lt;contributors&gt;&lt;authors&gt;&lt;author&gt;Steffen Fleßa&lt;/author&gt;&lt;/authors&gt;&lt;secondary-authors&gt;&lt;author&gt;Michael Herbst&lt;/author&gt;&lt;author&gt;Ulrich Laepple&lt;/author&gt;&lt;/secondary-authors&gt;&lt;/contributors&gt;&lt;titles&gt;&lt;title&gt;Geistlich Führen und Leiten in einem diakonischen Unternehmen&lt;/title&gt;&lt;secondary-title&gt;Das missionarische Mandat der Diakonie&lt;/secondary-title&gt;&lt;tertiary-title&gt;BEG&lt;/tertiary-title&gt;&lt;/titles&gt;&lt;pages&gt;54-95&lt;/pages&gt;&lt;number&gt;Bd. 7 &lt;/number&gt;&lt;dates&gt;&lt;year&gt;2008&lt;/year&gt;&lt;/dates&gt;&lt;pub-location&gt;Neukirchen-Vluyn&lt;/pub-location&gt;&lt;urls&gt;&lt;/urls&gt;&lt;/record&gt;&lt;/Cite&gt;&lt;/EndNote&gt;</w:instrText>
      </w:r>
      <w:r>
        <w:fldChar w:fldCharType="separate"/>
      </w:r>
      <w:r>
        <w:rPr>
          <w:noProof/>
        </w:rPr>
        <w:t>Ebd.</w:t>
      </w:r>
      <w:r>
        <w:fldChar w:fldCharType="end"/>
      </w:r>
      <w:r>
        <w:t>, 85.</w:t>
      </w:r>
    </w:p>
  </w:footnote>
  <w:footnote w:id="13">
    <w:p w14:paraId="5B39AD17" w14:textId="2BE9DDF2" w:rsidR="00E14650" w:rsidRDefault="00E14650" w:rsidP="0079287A">
      <w:pPr>
        <w:pStyle w:val="Funotentext"/>
      </w:pPr>
      <w:r>
        <w:rPr>
          <w:rStyle w:val="Funotenzeichen"/>
        </w:rPr>
        <w:footnoteRef/>
      </w:r>
      <w:r>
        <w:t xml:space="preserve"> Vgl. zum Bild insgesamt: </w:t>
      </w:r>
      <w:r>
        <w:fldChar w:fldCharType="begin"/>
      </w:r>
      <w:r>
        <w:instrText xml:space="preserve"> ADDIN EN.CITE &lt;EndNote&gt;&lt;Cite&gt;&lt;Author&gt;Rieckmann&lt;/Author&gt;&lt;Year&gt;1994&lt;/Year&gt;&lt;RecNum&gt;759&lt;/RecNum&gt;&lt;DisplayText&gt;Rieckmann 1994&lt;/DisplayText&gt;&lt;record&gt;&lt;rec-number&gt;759&lt;/rec-number&gt;&lt;foreign-keys&gt;&lt;key app="EN" db-id="0t0dxv9vetdatmef0a959d9wdwf995aa9dxw" timestamp="0"&gt;759&lt;/key&gt;&lt;/foreign-keys&gt;&lt;ref-type name="Book Section"&gt;5&lt;/ref-type&gt;&lt;contributors&gt;&lt;authors&gt;&lt;author&gt;Heijo Rieckmann&lt;/author&gt;&lt;/authors&gt;&lt;secondary-authors&gt;&lt;author&gt;H. Geißler&lt;/author&gt;&lt;/secondary-authors&gt;&lt;/contributors&gt;&lt;titles&gt;&lt;title&gt;Der Organisationsalltag und seine Unterwelt: Der Schweinehund&lt;/title&gt;&lt;secondary-title&gt;Bldungsmanagement&lt;/secondary-title&gt;&lt;/titles&gt;&lt;pages&gt;149-200&lt;/pages&gt;&lt;volume&gt;Bd. 5&lt;/volume&gt;&lt;dates&gt;&lt;year&gt;1994&lt;/year&gt;&lt;/dates&gt;&lt;pub-location&gt;Frankfurt/M.&lt;/pub-location&gt;&lt;urls&gt;&lt;/urls&gt;&lt;/record&gt;&lt;/Cite&gt;&lt;/EndNote&gt;</w:instrText>
      </w:r>
      <w:r>
        <w:fldChar w:fldCharType="separate"/>
      </w:r>
      <w:r>
        <w:rPr>
          <w:noProof/>
        </w:rPr>
        <w:t>Rieckmann 1994</w:t>
      </w:r>
      <w:r>
        <w:fldChar w:fldCharType="end"/>
      </w:r>
      <w:r>
        <w:t>, 149-200.</w:t>
      </w:r>
    </w:p>
  </w:footnote>
  <w:footnote w:id="14">
    <w:p w14:paraId="4EB23C0C" w14:textId="45F447BC" w:rsidR="00E14650" w:rsidRDefault="00E14650" w:rsidP="0079287A">
      <w:pPr>
        <w:pStyle w:val="Funotentext"/>
      </w:pPr>
      <w:r>
        <w:rPr>
          <w:rStyle w:val="Funotenzeichen"/>
        </w:rPr>
        <w:footnoteRef/>
      </w:r>
      <w:r>
        <w:t xml:space="preserve"> Vgl. </w:t>
      </w:r>
      <w:r>
        <w:fldChar w:fldCharType="begin"/>
      </w:r>
      <w:r>
        <w:instrText xml:space="preserve"> ADDIN EN.CITE &lt;EndNote&gt;&lt;Cite&gt;&lt;Author&gt;Fleßa&lt;/Author&gt;&lt;Year&gt;2008&lt;/Year&gt;&lt;RecNum&gt;758&lt;/RecNum&gt;&lt;DisplayText&gt;Fleßa 2008&lt;/DisplayText&gt;&lt;record&gt;&lt;rec-number&gt;758&lt;/rec-number&gt;&lt;foreign-keys&gt;&lt;key app="EN" db-id="0t0dxv9vetdatmef0a959d9wdwf995aa9dxw" timestamp="0"&gt;758&lt;/key&gt;&lt;/foreign-keys&gt;&lt;ref-type name="Book Section"&gt;5&lt;/ref-type&gt;&lt;contributors&gt;&lt;authors&gt;&lt;author&gt;Steffen Fleßa&lt;/author&gt;&lt;/authors&gt;&lt;secondary-authors&gt;&lt;author&gt;Michael Herbst&lt;/author&gt;&lt;author&gt;Ulrich Laepple&lt;/author&gt;&lt;/secondary-authors&gt;&lt;/contributors&gt;&lt;titles&gt;&lt;title&gt;Geistlich Führen und Leiten in einem diakonischen Unternehmen&lt;/title&gt;&lt;secondary-title&gt;Das missionarische Mandat der Diakonie&lt;/secondary-title&gt;&lt;tertiary-title&gt;BEG&lt;/tertiary-title&gt;&lt;/titles&gt;&lt;pages&gt;54-95&lt;/pages&gt;&lt;number&gt;Bd. 7 &lt;/number&gt;&lt;dates&gt;&lt;year&gt;2008&lt;/year&gt;&lt;/dates&gt;&lt;pub-location&gt;Neukirchen-Vluyn&lt;/pub-location&gt;&lt;urls&gt;&lt;/urls&gt;&lt;/record&gt;&lt;/Cite&gt;&lt;/EndNote&gt;</w:instrText>
      </w:r>
      <w:r>
        <w:fldChar w:fldCharType="separate"/>
      </w:r>
      <w:r>
        <w:rPr>
          <w:noProof/>
        </w:rPr>
        <w:t>Fleßa 2008</w:t>
      </w:r>
      <w:r>
        <w:fldChar w:fldCharType="end"/>
      </w:r>
      <w:r>
        <w:t>, 87.</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E14650" w:rsidRDefault="00E14650">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E14650" w:rsidRDefault="00E1465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E14650" w:rsidRDefault="00E14650"/>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E14650" w:rsidRPr="00892CF7" w:rsidRDefault="00E14650">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5">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6">
    <w:nsid w:val="15E06DCD"/>
    <w:multiLevelType w:val="hybridMultilevel"/>
    <w:tmpl w:val="62E8C0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6254BBD"/>
    <w:multiLevelType w:val="hybridMultilevel"/>
    <w:tmpl w:val="9CE694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7D324C9"/>
    <w:multiLevelType w:val="hybridMultilevel"/>
    <w:tmpl w:val="B3AA2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AA2849"/>
    <w:multiLevelType w:val="hybridMultilevel"/>
    <w:tmpl w:val="587620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2B94F80"/>
    <w:multiLevelType w:val="hybridMultilevel"/>
    <w:tmpl w:val="66D0B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1D15797"/>
    <w:multiLevelType w:val="hybridMultilevel"/>
    <w:tmpl w:val="879264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6825135"/>
    <w:multiLevelType w:val="hybridMultilevel"/>
    <w:tmpl w:val="33686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A592EC0"/>
    <w:multiLevelType w:val="hybridMultilevel"/>
    <w:tmpl w:val="834EBB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5">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52CB79D1"/>
    <w:multiLevelType w:val="hybridMultilevel"/>
    <w:tmpl w:val="18E441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9B950CF"/>
    <w:multiLevelType w:val="hybridMultilevel"/>
    <w:tmpl w:val="D6AABA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0CA01C5"/>
    <w:multiLevelType w:val="hybridMultilevel"/>
    <w:tmpl w:val="43A80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nsid w:val="61426F51"/>
    <w:multiLevelType w:val="hybridMultilevel"/>
    <w:tmpl w:val="9AE49D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9757FD1"/>
    <w:multiLevelType w:val="hybridMultilevel"/>
    <w:tmpl w:val="876A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23">
    <w:nsid w:val="6CC47746"/>
    <w:multiLevelType w:val="hybridMultilevel"/>
    <w:tmpl w:val="11A661C4"/>
    <w:lvl w:ilvl="0" w:tplc="04070001">
      <w:start w:val="1"/>
      <w:numFmt w:val="bullet"/>
      <w:lvlText w:val=""/>
      <w:lvlJc w:val="left"/>
      <w:pPr>
        <w:ind w:left="720" w:hanging="360"/>
      </w:pPr>
      <w:rPr>
        <w:rFonts w:ascii="Symbol" w:hAnsi="Symbol"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7B708FA"/>
    <w:multiLevelType w:val="hybridMultilevel"/>
    <w:tmpl w:val="1CE623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7D630655"/>
    <w:multiLevelType w:val="hybridMultilevel"/>
    <w:tmpl w:val="12FEE6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4"/>
  </w:num>
  <w:num w:numId="3">
    <w:abstractNumId w:val="15"/>
  </w:num>
  <w:num w:numId="4">
    <w:abstractNumId w:val="3"/>
  </w:num>
  <w:num w:numId="5">
    <w:abstractNumId w:val="2"/>
  </w:num>
  <w:num w:numId="6">
    <w:abstractNumId w:val="1"/>
  </w:num>
  <w:num w:numId="7">
    <w:abstractNumId w:val="0"/>
  </w:num>
  <w:num w:numId="8">
    <w:abstractNumId w:val="16"/>
  </w:num>
  <w:num w:numId="9">
    <w:abstractNumId w:val="5"/>
  </w:num>
  <w:num w:numId="10">
    <w:abstractNumId w:val="22"/>
  </w:num>
  <w:num w:numId="11">
    <w:abstractNumId w:val="23"/>
  </w:num>
  <w:num w:numId="12">
    <w:abstractNumId w:val="7"/>
  </w:num>
  <w:num w:numId="13">
    <w:abstractNumId w:val="11"/>
  </w:num>
  <w:num w:numId="14">
    <w:abstractNumId w:val="20"/>
  </w:num>
  <w:num w:numId="15">
    <w:abstractNumId w:val="19"/>
  </w:num>
  <w:num w:numId="16">
    <w:abstractNumId w:val="8"/>
  </w:num>
  <w:num w:numId="17">
    <w:abstractNumId w:val="13"/>
  </w:num>
  <w:num w:numId="18">
    <w:abstractNumId w:val="17"/>
  </w:num>
  <w:num w:numId="19">
    <w:abstractNumId w:val="12"/>
  </w:num>
  <w:num w:numId="20">
    <w:abstractNumId w:val="24"/>
  </w:num>
  <w:num w:numId="21">
    <w:abstractNumId w:val="18"/>
  </w:num>
  <w:num w:numId="22">
    <w:abstractNumId w:val="25"/>
  </w:num>
  <w:num w:numId="23">
    <w:abstractNumId w:val="10"/>
  </w:num>
  <w:num w:numId="24">
    <w:abstractNumId w:val="21"/>
  </w:num>
  <w:num w:numId="25">
    <w:abstractNumId w:val="6"/>
  </w:num>
  <w:num w:numId="26">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08C"/>
    <w:rsid w:val="00001311"/>
    <w:rsid w:val="00001865"/>
    <w:rsid w:val="000019F0"/>
    <w:rsid w:val="00001B81"/>
    <w:rsid w:val="00002E02"/>
    <w:rsid w:val="0000322C"/>
    <w:rsid w:val="00004D82"/>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0997"/>
    <w:rsid w:val="000313A1"/>
    <w:rsid w:val="0003287D"/>
    <w:rsid w:val="00035B34"/>
    <w:rsid w:val="00041689"/>
    <w:rsid w:val="000423F7"/>
    <w:rsid w:val="00042B66"/>
    <w:rsid w:val="00043D5A"/>
    <w:rsid w:val="00044541"/>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3D72"/>
    <w:rsid w:val="00074D3E"/>
    <w:rsid w:val="000763AE"/>
    <w:rsid w:val="00076773"/>
    <w:rsid w:val="00077FCF"/>
    <w:rsid w:val="0008002F"/>
    <w:rsid w:val="000800C1"/>
    <w:rsid w:val="000814D3"/>
    <w:rsid w:val="00081511"/>
    <w:rsid w:val="0008242D"/>
    <w:rsid w:val="000840A9"/>
    <w:rsid w:val="0008445E"/>
    <w:rsid w:val="00085A86"/>
    <w:rsid w:val="00085F52"/>
    <w:rsid w:val="00086085"/>
    <w:rsid w:val="00087BA1"/>
    <w:rsid w:val="000913EF"/>
    <w:rsid w:val="00091DEF"/>
    <w:rsid w:val="00091E67"/>
    <w:rsid w:val="00092C2F"/>
    <w:rsid w:val="00092FB4"/>
    <w:rsid w:val="00095273"/>
    <w:rsid w:val="00095766"/>
    <w:rsid w:val="00096138"/>
    <w:rsid w:val="00096994"/>
    <w:rsid w:val="00097743"/>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B756D"/>
    <w:rsid w:val="000C1BD8"/>
    <w:rsid w:val="000C279F"/>
    <w:rsid w:val="000C2AE0"/>
    <w:rsid w:val="000C3C68"/>
    <w:rsid w:val="000C473F"/>
    <w:rsid w:val="000C4A1C"/>
    <w:rsid w:val="000C6111"/>
    <w:rsid w:val="000D0520"/>
    <w:rsid w:val="000D11E1"/>
    <w:rsid w:val="000D341F"/>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36C92"/>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587"/>
    <w:rsid w:val="00157AD0"/>
    <w:rsid w:val="00160024"/>
    <w:rsid w:val="00161420"/>
    <w:rsid w:val="00162708"/>
    <w:rsid w:val="001630FB"/>
    <w:rsid w:val="00163675"/>
    <w:rsid w:val="001650A8"/>
    <w:rsid w:val="0016579E"/>
    <w:rsid w:val="00165A78"/>
    <w:rsid w:val="00166C33"/>
    <w:rsid w:val="00167B0A"/>
    <w:rsid w:val="00167D1D"/>
    <w:rsid w:val="00167E46"/>
    <w:rsid w:val="00171D93"/>
    <w:rsid w:val="00171F19"/>
    <w:rsid w:val="00172558"/>
    <w:rsid w:val="00174A00"/>
    <w:rsid w:val="00176C4D"/>
    <w:rsid w:val="00176E03"/>
    <w:rsid w:val="0017724D"/>
    <w:rsid w:val="00177BB1"/>
    <w:rsid w:val="0018135B"/>
    <w:rsid w:val="0018415B"/>
    <w:rsid w:val="001842C7"/>
    <w:rsid w:val="001848F4"/>
    <w:rsid w:val="0018597E"/>
    <w:rsid w:val="00186206"/>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6"/>
    <w:rsid w:val="001C03EB"/>
    <w:rsid w:val="001C0565"/>
    <w:rsid w:val="001C0630"/>
    <w:rsid w:val="001C0BC1"/>
    <w:rsid w:val="001C0D56"/>
    <w:rsid w:val="001C2713"/>
    <w:rsid w:val="001C3177"/>
    <w:rsid w:val="001C4982"/>
    <w:rsid w:val="001C566C"/>
    <w:rsid w:val="001C5F83"/>
    <w:rsid w:val="001C6F73"/>
    <w:rsid w:val="001C7A18"/>
    <w:rsid w:val="001D088F"/>
    <w:rsid w:val="001D0EE4"/>
    <w:rsid w:val="001D136E"/>
    <w:rsid w:val="001D221F"/>
    <w:rsid w:val="001D34C1"/>
    <w:rsid w:val="001D38AA"/>
    <w:rsid w:val="001D4244"/>
    <w:rsid w:val="001D4513"/>
    <w:rsid w:val="001D5395"/>
    <w:rsid w:val="001E0BA5"/>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17D57"/>
    <w:rsid w:val="0022019D"/>
    <w:rsid w:val="002203B3"/>
    <w:rsid w:val="002209DB"/>
    <w:rsid w:val="002211E2"/>
    <w:rsid w:val="002218FD"/>
    <w:rsid w:val="00221973"/>
    <w:rsid w:val="002223DF"/>
    <w:rsid w:val="0022253D"/>
    <w:rsid w:val="002237E2"/>
    <w:rsid w:val="00225423"/>
    <w:rsid w:val="00225EC1"/>
    <w:rsid w:val="002265EA"/>
    <w:rsid w:val="00226C39"/>
    <w:rsid w:val="00226E49"/>
    <w:rsid w:val="00236950"/>
    <w:rsid w:val="00237061"/>
    <w:rsid w:val="00237D29"/>
    <w:rsid w:val="00237E49"/>
    <w:rsid w:val="002409B4"/>
    <w:rsid w:val="00241000"/>
    <w:rsid w:val="0024135A"/>
    <w:rsid w:val="0024285F"/>
    <w:rsid w:val="00244667"/>
    <w:rsid w:val="00244EF6"/>
    <w:rsid w:val="00247380"/>
    <w:rsid w:val="00250171"/>
    <w:rsid w:val="00250C61"/>
    <w:rsid w:val="00250EA8"/>
    <w:rsid w:val="00253A6B"/>
    <w:rsid w:val="00254DB5"/>
    <w:rsid w:val="00255FFC"/>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5972"/>
    <w:rsid w:val="002968A8"/>
    <w:rsid w:val="002A1918"/>
    <w:rsid w:val="002A2F84"/>
    <w:rsid w:val="002A35F6"/>
    <w:rsid w:val="002A3CB6"/>
    <w:rsid w:val="002A50F5"/>
    <w:rsid w:val="002A5A49"/>
    <w:rsid w:val="002A6C5D"/>
    <w:rsid w:val="002A71F8"/>
    <w:rsid w:val="002A7BEA"/>
    <w:rsid w:val="002B0DFB"/>
    <w:rsid w:val="002B3C60"/>
    <w:rsid w:val="002B44FF"/>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C6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555"/>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53B1"/>
    <w:rsid w:val="003C6540"/>
    <w:rsid w:val="003C79D3"/>
    <w:rsid w:val="003D222B"/>
    <w:rsid w:val="003D2BB2"/>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3F61BD"/>
    <w:rsid w:val="00400630"/>
    <w:rsid w:val="0040073B"/>
    <w:rsid w:val="00400836"/>
    <w:rsid w:val="00400C7A"/>
    <w:rsid w:val="00403DF5"/>
    <w:rsid w:val="00403F5F"/>
    <w:rsid w:val="0040508F"/>
    <w:rsid w:val="00406C72"/>
    <w:rsid w:val="00407000"/>
    <w:rsid w:val="00407502"/>
    <w:rsid w:val="00410FC4"/>
    <w:rsid w:val="00411258"/>
    <w:rsid w:val="00411F04"/>
    <w:rsid w:val="004120A4"/>
    <w:rsid w:val="00415A35"/>
    <w:rsid w:val="00416554"/>
    <w:rsid w:val="00416CF2"/>
    <w:rsid w:val="0041702F"/>
    <w:rsid w:val="0041752B"/>
    <w:rsid w:val="00417571"/>
    <w:rsid w:val="0041793D"/>
    <w:rsid w:val="0042516B"/>
    <w:rsid w:val="004265CF"/>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57FF0"/>
    <w:rsid w:val="0046089B"/>
    <w:rsid w:val="0046122A"/>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7D"/>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41C"/>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C78"/>
    <w:rsid w:val="004F6481"/>
    <w:rsid w:val="00500D2F"/>
    <w:rsid w:val="0050122E"/>
    <w:rsid w:val="0050303E"/>
    <w:rsid w:val="005037AA"/>
    <w:rsid w:val="005059C2"/>
    <w:rsid w:val="00505F70"/>
    <w:rsid w:val="0050616E"/>
    <w:rsid w:val="00506997"/>
    <w:rsid w:val="005077C2"/>
    <w:rsid w:val="005102F9"/>
    <w:rsid w:val="005103C9"/>
    <w:rsid w:val="0051186A"/>
    <w:rsid w:val="00511E44"/>
    <w:rsid w:val="00512701"/>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19B"/>
    <w:rsid w:val="0053255D"/>
    <w:rsid w:val="00532A71"/>
    <w:rsid w:val="00534952"/>
    <w:rsid w:val="00534C14"/>
    <w:rsid w:val="00536E41"/>
    <w:rsid w:val="00537C8D"/>
    <w:rsid w:val="00542EF9"/>
    <w:rsid w:val="00543723"/>
    <w:rsid w:val="0054472B"/>
    <w:rsid w:val="0054532C"/>
    <w:rsid w:val="00545361"/>
    <w:rsid w:val="00547193"/>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4B0F"/>
    <w:rsid w:val="00595108"/>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433F"/>
    <w:rsid w:val="005C57FA"/>
    <w:rsid w:val="005C6099"/>
    <w:rsid w:val="005D05FE"/>
    <w:rsid w:val="005D0743"/>
    <w:rsid w:val="005D2572"/>
    <w:rsid w:val="005D3C0B"/>
    <w:rsid w:val="005D5586"/>
    <w:rsid w:val="005D6589"/>
    <w:rsid w:val="005D73AB"/>
    <w:rsid w:val="005E0A2C"/>
    <w:rsid w:val="005E3B22"/>
    <w:rsid w:val="005E4652"/>
    <w:rsid w:val="005E4681"/>
    <w:rsid w:val="005E68B4"/>
    <w:rsid w:val="005E722F"/>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40B3"/>
    <w:rsid w:val="00625C99"/>
    <w:rsid w:val="006277D2"/>
    <w:rsid w:val="00630C0C"/>
    <w:rsid w:val="00632941"/>
    <w:rsid w:val="006340F3"/>
    <w:rsid w:val="006342E5"/>
    <w:rsid w:val="006343F8"/>
    <w:rsid w:val="006348F5"/>
    <w:rsid w:val="00634A0F"/>
    <w:rsid w:val="0063582D"/>
    <w:rsid w:val="00636E0F"/>
    <w:rsid w:val="00637692"/>
    <w:rsid w:val="00637BA9"/>
    <w:rsid w:val="00640789"/>
    <w:rsid w:val="00641076"/>
    <w:rsid w:val="0064146D"/>
    <w:rsid w:val="00641D84"/>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9D9"/>
    <w:rsid w:val="006A3D91"/>
    <w:rsid w:val="006A5790"/>
    <w:rsid w:val="006A7363"/>
    <w:rsid w:val="006B018F"/>
    <w:rsid w:val="006B07AC"/>
    <w:rsid w:val="006B18AD"/>
    <w:rsid w:val="006B3168"/>
    <w:rsid w:val="006B4DDF"/>
    <w:rsid w:val="006B5EB4"/>
    <w:rsid w:val="006C1B33"/>
    <w:rsid w:val="006C39B1"/>
    <w:rsid w:val="006C3FCE"/>
    <w:rsid w:val="006C4AE5"/>
    <w:rsid w:val="006C576B"/>
    <w:rsid w:val="006C67BB"/>
    <w:rsid w:val="006D003F"/>
    <w:rsid w:val="006D048B"/>
    <w:rsid w:val="006D10A4"/>
    <w:rsid w:val="006D51B0"/>
    <w:rsid w:val="006D73A2"/>
    <w:rsid w:val="006E0986"/>
    <w:rsid w:val="006E09BB"/>
    <w:rsid w:val="006E2C43"/>
    <w:rsid w:val="006E41A4"/>
    <w:rsid w:val="006E4453"/>
    <w:rsid w:val="006E5EC3"/>
    <w:rsid w:val="006E6445"/>
    <w:rsid w:val="006E68ED"/>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6F767E"/>
    <w:rsid w:val="0070131D"/>
    <w:rsid w:val="00702BC2"/>
    <w:rsid w:val="00703C82"/>
    <w:rsid w:val="00706D9B"/>
    <w:rsid w:val="0071056C"/>
    <w:rsid w:val="007110F7"/>
    <w:rsid w:val="0071276A"/>
    <w:rsid w:val="00713820"/>
    <w:rsid w:val="00714215"/>
    <w:rsid w:val="00714C42"/>
    <w:rsid w:val="00715219"/>
    <w:rsid w:val="007154BC"/>
    <w:rsid w:val="007164A9"/>
    <w:rsid w:val="007164CD"/>
    <w:rsid w:val="0072104E"/>
    <w:rsid w:val="00722864"/>
    <w:rsid w:val="00722BD9"/>
    <w:rsid w:val="00724A6B"/>
    <w:rsid w:val="00725011"/>
    <w:rsid w:val="00727AE7"/>
    <w:rsid w:val="007317D9"/>
    <w:rsid w:val="007317DB"/>
    <w:rsid w:val="00731B20"/>
    <w:rsid w:val="00731CD0"/>
    <w:rsid w:val="00736688"/>
    <w:rsid w:val="00740402"/>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2C6"/>
    <w:rsid w:val="0077594A"/>
    <w:rsid w:val="00775C65"/>
    <w:rsid w:val="00775EE9"/>
    <w:rsid w:val="0078015E"/>
    <w:rsid w:val="0078016C"/>
    <w:rsid w:val="007805EE"/>
    <w:rsid w:val="00781091"/>
    <w:rsid w:val="00784018"/>
    <w:rsid w:val="00784753"/>
    <w:rsid w:val="0078610A"/>
    <w:rsid w:val="007870FB"/>
    <w:rsid w:val="00790494"/>
    <w:rsid w:val="007911F1"/>
    <w:rsid w:val="00791315"/>
    <w:rsid w:val="007914F3"/>
    <w:rsid w:val="007916A6"/>
    <w:rsid w:val="0079223B"/>
    <w:rsid w:val="0079287A"/>
    <w:rsid w:val="00793B65"/>
    <w:rsid w:val="00794C74"/>
    <w:rsid w:val="00796AA9"/>
    <w:rsid w:val="00797040"/>
    <w:rsid w:val="007A182C"/>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58C3"/>
    <w:rsid w:val="007D6550"/>
    <w:rsid w:val="007D6FA6"/>
    <w:rsid w:val="007E2271"/>
    <w:rsid w:val="007E236E"/>
    <w:rsid w:val="007E2B1C"/>
    <w:rsid w:val="007E32E2"/>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685E"/>
    <w:rsid w:val="0080721B"/>
    <w:rsid w:val="0080721D"/>
    <w:rsid w:val="008073EB"/>
    <w:rsid w:val="00807893"/>
    <w:rsid w:val="00807B90"/>
    <w:rsid w:val="00810D89"/>
    <w:rsid w:val="00811A57"/>
    <w:rsid w:val="00811BB2"/>
    <w:rsid w:val="00813814"/>
    <w:rsid w:val="008138F4"/>
    <w:rsid w:val="00813AE4"/>
    <w:rsid w:val="00815241"/>
    <w:rsid w:val="008218D4"/>
    <w:rsid w:val="008228D2"/>
    <w:rsid w:val="00823CC7"/>
    <w:rsid w:val="008246C6"/>
    <w:rsid w:val="00825634"/>
    <w:rsid w:val="008258F5"/>
    <w:rsid w:val="00826103"/>
    <w:rsid w:val="00827B0D"/>
    <w:rsid w:val="008305E9"/>
    <w:rsid w:val="0083103E"/>
    <w:rsid w:val="008311F4"/>
    <w:rsid w:val="00831C78"/>
    <w:rsid w:val="00833D43"/>
    <w:rsid w:val="008345EC"/>
    <w:rsid w:val="00835282"/>
    <w:rsid w:val="00835812"/>
    <w:rsid w:val="008359D7"/>
    <w:rsid w:val="008364D0"/>
    <w:rsid w:val="0083673C"/>
    <w:rsid w:val="00840628"/>
    <w:rsid w:val="0084109D"/>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DEA"/>
    <w:rsid w:val="00866E51"/>
    <w:rsid w:val="00867F6C"/>
    <w:rsid w:val="00870BA5"/>
    <w:rsid w:val="00872858"/>
    <w:rsid w:val="00872E80"/>
    <w:rsid w:val="00872EE4"/>
    <w:rsid w:val="00873053"/>
    <w:rsid w:val="00873F7F"/>
    <w:rsid w:val="00875A5C"/>
    <w:rsid w:val="008779F5"/>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12A6"/>
    <w:rsid w:val="008B2432"/>
    <w:rsid w:val="008B2B80"/>
    <w:rsid w:val="008B3381"/>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40C0"/>
    <w:rsid w:val="008E51D8"/>
    <w:rsid w:val="008E54C4"/>
    <w:rsid w:val="008E7843"/>
    <w:rsid w:val="008F0459"/>
    <w:rsid w:val="008F1010"/>
    <w:rsid w:val="008F2177"/>
    <w:rsid w:val="008F2CE0"/>
    <w:rsid w:val="008F49D4"/>
    <w:rsid w:val="008F7E37"/>
    <w:rsid w:val="009001C3"/>
    <w:rsid w:val="00901E29"/>
    <w:rsid w:val="00902DD7"/>
    <w:rsid w:val="0090429E"/>
    <w:rsid w:val="009052BA"/>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027"/>
    <w:rsid w:val="009311C9"/>
    <w:rsid w:val="0093186D"/>
    <w:rsid w:val="00932164"/>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502B1"/>
    <w:rsid w:val="00950DC3"/>
    <w:rsid w:val="00951521"/>
    <w:rsid w:val="00952557"/>
    <w:rsid w:val="0095338B"/>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2ECF"/>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B7254"/>
    <w:rsid w:val="009C0033"/>
    <w:rsid w:val="009C01D5"/>
    <w:rsid w:val="009C03EF"/>
    <w:rsid w:val="009C0A86"/>
    <w:rsid w:val="009C1A73"/>
    <w:rsid w:val="009C1B85"/>
    <w:rsid w:val="009C2BC5"/>
    <w:rsid w:val="009C3D23"/>
    <w:rsid w:val="009C538E"/>
    <w:rsid w:val="009C6D9D"/>
    <w:rsid w:val="009C79EF"/>
    <w:rsid w:val="009C7EB5"/>
    <w:rsid w:val="009D101D"/>
    <w:rsid w:val="009D26D0"/>
    <w:rsid w:val="009D28C9"/>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5AF7"/>
    <w:rsid w:val="009E6179"/>
    <w:rsid w:val="009E657E"/>
    <w:rsid w:val="009F0D71"/>
    <w:rsid w:val="009F374F"/>
    <w:rsid w:val="009F4F74"/>
    <w:rsid w:val="009F5E00"/>
    <w:rsid w:val="00A06C83"/>
    <w:rsid w:val="00A07438"/>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07C7"/>
    <w:rsid w:val="00A54A9C"/>
    <w:rsid w:val="00A61DFA"/>
    <w:rsid w:val="00A624B6"/>
    <w:rsid w:val="00A63614"/>
    <w:rsid w:val="00A636E5"/>
    <w:rsid w:val="00A64D78"/>
    <w:rsid w:val="00A65810"/>
    <w:rsid w:val="00A70A3E"/>
    <w:rsid w:val="00A72BF2"/>
    <w:rsid w:val="00A72EBA"/>
    <w:rsid w:val="00A73F16"/>
    <w:rsid w:val="00A7411D"/>
    <w:rsid w:val="00A74D29"/>
    <w:rsid w:val="00A74DC5"/>
    <w:rsid w:val="00A7506D"/>
    <w:rsid w:val="00A75552"/>
    <w:rsid w:val="00A76370"/>
    <w:rsid w:val="00A7642E"/>
    <w:rsid w:val="00A81D71"/>
    <w:rsid w:val="00A824C3"/>
    <w:rsid w:val="00A834D9"/>
    <w:rsid w:val="00A8751A"/>
    <w:rsid w:val="00A87E9D"/>
    <w:rsid w:val="00A956E2"/>
    <w:rsid w:val="00A95AA3"/>
    <w:rsid w:val="00A95CD7"/>
    <w:rsid w:val="00A96B9E"/>
    <w:rsid w:val="00AA0092"/>
    <w:rsid w:val="00AA0C32"/>
    <w:rsid w:val="00AA1393"/>
    <w:rsid w:val="00AA1CBA"/>
    <w:rsid w:val="00AA2764"/>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1F23"/>
    <w:rsid w:val="00AF2703"/>
    <w:rsid w:val="00AF328F"/>
    <w:rsid w:val="00AF335D"/>
    <w:rsid w:val="00AF5FD3"/>
    <w:rsid w:val="00AF65B4"/>
    <w:rsid w:val="00AF68A6"/>
    <w:rsid w:val="00AF7554"/>
    <w:rsid w:val="00B007F3"/>
    <w:rsid w:val="00B01A77"/>
    <w:rsid w:val="00B03AFB"/>
    <w:rsid w:val="00B05B5F"/>
    <w:rsid w:val="00B10FC2"/>
    <w:rsid w:val="00B12883"/>
    <w:rsid w:val="00B12F64"/>
    <w:rsid w:val="00B1303B"/>
    <w:rsid w:val="00B13136"/>
    <w:rsid w:val="00B1508A"/>
    <w:rsid w:val="00B1595C"/>
    <w:rsid w:val="00B163DA"/>
    <w:rsid w:val="00B21178"/>
    <w:rsid w:val="00B21A69"/>
    <w:rsid w:val="00B247EE"/>
    <w:rsid w:val="00B2708E"/>
    <w:rsid w:val="00B27F7B"/>
    <w:rsid w:val="00B305D2"/>
    <w:rsid w:val="00B306F3"/>
    <w:rsid w:val="00B31B17"/>
    <w:rsid w:val="00B32694"/>
    <w:rsid w:val="00B32DA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1C8"/>
    <w:rsid w:val="00B51333"/>
    <w:rsid w:val="00B534B8"/>
    <w:rsid w:val="00B54C1F"/>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4AE6"/>
    <w:rsid w:val="00BB57C4"/>
    <w:rsid w:val="00BC002F"/>
    <w:rsid w:val="00BC0093"/>
    <w:rsid w:val="00BC0B50"/>
    <w:rsid w:val="00BC17AD"/>
    <w:rsid w:val="00BC2616"/>
    <w:rsid w:val="00BC30DF"/>
    <w:rsid w:val="00BC424F"/>
    <w:rsid w:val="00BC47E2"/>
    <w:rsid w:val="00BC4AAC"/>
    <w:rsid w:val="00BC4C7E"/>
    <w:rsid w:val="00BC52A6"/>
    <w:rsid w:val="00BC7FDB"/>
    <w:rsid w:val="00BD020E"/>
    <w:rsid w:val="00BD0F56"/>
    <w:rsid w:val="00BD0FDF"/>
    <w:rsid w:val="00BD38C2"/>
    <w:rsid w:val="00BD48BE"/>
    <w:rsid w:val="00BD4C72"/>
    <w:rsid w:val="00BD4D1A"/>
    <w:rsid w:val="00BD55C8"/>
    <w:rsid w:val="00BD5665"/>
    <w:rsid w:val="00BD6F00"/>
    <w:rsid w:val="00BD7869"/>
    <w:rsid w:val="00BE06F9"/>
    <w:rsid w:val="00BE0FBF"/>
    <w:rsid w:val="00BE2C86"/>
    <w:rsid w:val="00BE5D6F"/>
    <w:rsid w:val="00BE6128"/>
    <w:rsid w:val="00BF0A31"/>
    <w:rsid w:val="00BF1818"/>
    <w:rsid w:val="00BF3B11"/>
    <w:rsid w:val="00BF3DB0"/>
    <w:rsid w:val="00BF3F08"/>
    <w:rsid w:val="00BF4AD1"/>
    <w:rsid w:val="00BF5536"/>
    <w:rsid w:val="00C00F93"/>
    <w:rsid w:val="00C01656"/>
    <w:rsid w:val="00C02644"/>
    <w:rsid w:val="00C035F7"/>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1F93"/>
    <w:rsid w:val="00C52903"/>
    <w:rsid w:val="00C52F9F"/>
    <w:rsid w:val="00C54840"/>
    <w:rsid w:val="00C56574"/>
    <w:rsid w:val="00C56DE3"/>
    <w:rsid w:val="00C57A2E"/>
    <w:rsid w:val="00C61905"/>
    <w:rsid w:val="00C625B9"/>
    <w:rsid w:val="00C6268B"/>
    <w:rsid w:val="00C62F29"/>
    <w:rsid w:val="00C63BB9"/>
    <w:rsid w:val="00C65276"/>
    <w:rsid w:val="00C65627"/>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0CD"/>
    <w:rsid w:val="00C8043D"/>
    <w:rsid w:val="00C80735"/>
    <w:rsid w:val="00C8112E"/>
    <w:rsid w:val="00C82401"/>
    <w:rsid w:val="00C8389B"/>
    <w:rsid w:val="00C86A4A"/>
    <w:rsid w:val="00C86CC4"/>
    <w:rsid w:val="00C87B49"/>
    <w:rsid w:val="00C90B8F"/>
    <w:rsid w:val="00C91B8F"/>
    <w:rsid w:val="00C929C1"/>
    <w:rsid w:val="00C92B78"/>
    <w:rsid w:val="00C92F06"/>
    <w:rsid w:val="00C939D1"/>
    <w:rsid w:val="00C95FC6"/>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5024"/>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6F47"/>
    <w:rsid w:val="00CD7197"/>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D0194F"/>
    <w:rsid w:val="00D01D4E"/>
    <w:rsid w:val="00D0272D"/>
    <w:rsid w:val="00D031CB"/>
    <w:rsid w:val="00D031DB"/>
    <w:rsid w:val="00D042D4"/>
    <w:rsid w:val="00D04EB5"/>
    <w:rsid w:val="00D07D20"/>
    <w:rsid w:val="00D104C5"/>
    <w:rsid w:val="00D110D4"/>
    <w:rsid w:val="00D128BC"/>
    <w:rsid w:val="00D150F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04"/>
    <w:rsid w:val="00D30B8B"/>
    <w:rsid w:val="00D31078"/>
    <w:rsid w:val="00D31B6A"/>
    <w:rsid w:val="00D323A8"/>
    <w:rsid w:val="00D33510"/>
    <w:rsid w:val="00D34A0D"/>
    <w:rsid w:val="00D34D18"/>
    <w:rsid w:val="00D3619B"/>
    <w:rsid w:val="00D43062"/>
    <w:rsid w:val="00D4330B"/>
    <w:rsid w:val="00D441F5"/>
    <w:rsid w:val="00D46159"/>
    <w:rsid w:val="00D46BBF"/>
    <w:rsid w:val="00D4766B"/>
    <w:rsid w:val="00D502E3"/>
    <w:rsid w:val="00D50BC5"/>
    <w:rsid w:val="00D51B22"/>
    <w:rsid w:val="00D51FEC"/>
    <w:rsid w:val="00D5252E"/>
    <w:rsid w:val="00D52B77"/>
    <w:rsid w:val="00D54844"/>
    <w:rsid w:val="00D54897"/>
    <w:rsid w:val="00D54FB6"/>
    <w:rsid w:val="00D556EE"/>
    <w:rsid w:val="00D55F63"/>
    <w:rsid w:val="00D6080B"/>
    <w:rsid w:val="00D62B2C"/>
    <w:rsid w:val="00D6314B"/>
    <w:rsid w:val="00D647F3"/>
    <w:rsid w:val="00D64FF9"/>
    <w:rsid w:val="00D65A35"/>
    <w:rsid w:val="00D67DC0"/>
    <w:rsid w:val="00D71A43"/>
    <w:rsid w:val="00D729F7"/>
    <w:rsid w:val="00D7554E"/>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5604"/>
    <w:rsid w:val="00D95870"/>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6A1"/>
    <w:rsid w:val="00DC0800"/>
    <w:rsid w:val="00DC1DAE"/>
    <w:rsid w:val="00DC325B"/>
    <w:rsid w:val="00DC4368"/>
    <w:rsid w:val="00DC5477"/>
    <w:rsid w:val="00DC5F52"/>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368"/>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05CDC"/>
    <w:rsid w:val="00E111DD"/>
    <w:rsid w:val="00E11960"/>
    <w:rsid w:val="00E128C9"/>
    <w:rsid w:val="00E12AA4"/>
    <w:rsid w:val="00E13A2B"/>
    <w:rsid w:val="00E13DC7"/>
    <w:rsid w:val="00E14650"/>
    <w:rsid w:val="00E14909"/>
    <w:rsid w:val="00E14F7B"/>
    <w:rsid w:val="00E16421"/>
    <w:rsid w:val="00E16C01"/>
    <w:rsid w:val="00E20A3E"/>
    <w:rsid w:val="00E21F4C"/>
    <w:rsid w:val="00E2327E"/>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464E2"/>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3E2C"/>
    <w:rsid w:val="00E74170"/>
    <w:rsid w:val="00E7469F"/>
    <w:rsid w:val="00E75232"/>
    <w:rsid w:val="00E75715"/>
    <w:rsid w:val="00E75A0C"/>
    <w:rsid w:val="00E76E20"/>
    <w:rsid w:val="00E80E5B"/>
    <w:rsid w:val="00E84BD5"/>
    <w:rsid w:val="00E854EE"/>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0FEE"/>
    <w:rsid w:val="00EB182D"/>
    <w:rsid w:val="00EB2564"/>
    <w:rsid w:val="00EB3D4C"/>
    <w:rsid w:val="00EB5497"/>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1175"/>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26A"/>
    <w:rsid w:val="00F02547"/>
    <w:rsid w:val="00F031FB"/>
    <w:rsid w:val="00F0321C"/>
    <w:rsid w:val="00F0445E"/>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267B"/>
    <w:rsid w:val="00F23A1A"/>
    <w:rsid w:val="00F26DD9"/>
    <w:rsid w:val="00F3210C"/>
    <w:rsid w:val="00F33C17"/>
    <w:rsid w:val="00F33C77"/>
    <w:rsid w:val="00F35470"/>
    <w:rsid w:val="00F4007E"/>
    <w:rsid w:val="00F4018E"/>
    <w:rsid w:val="00F41105"/>
    <w:rsid w:val="00F422CE"/>
    <w:rsid w:val="00F477A2"/>
    <w:rsid w:val="00F479F8"/>
    <w:rsid w:val="00F510F0"/>
    <w:rsid w:val="00F54B02"/>
    <w:rsid w:val="00F54EE7"/>
    <w:rsid w:val="00F56BFC"/>
    <w:rsid w:val="00F603A9"/>
    <w:rsid w:val="00F64828"/>
    <w:rsid w:val="00F6679D"/>
    <w:rsid w:val="00F67DD0"/>
    <w:rsid w:val="00F71AAF"/>
    <w:rsid w:val="00F73D84"/>
    <w:rsid w:val="00F75535"/>
    <w:rsid w:val="00F75F12"/>
    <w:rsid w:val="00F76A98"/>
    <w:rsid w:val="00F7758C"/>
    <w:rsid w:val="00F7794E"/>
    <w:rsid w:val="00F80A82"/>
    <w:rsid w:val="00F80B14"/>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8A7"/>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112B9A-4BAE-2546-93BE-BD7192D91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11</Pages>
  <Words>1230</Words>
  <Characters>7752</Characters>
  <Application>Microsoft Macintosh Word</Application>
  <DocSecurity>0</DocSecurity>
  <Lines>64</Lines>
  <Paragraphs>1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8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cp:revision>
  <cp:lastPrinted>2014-06-19T21:40:00Z</cp:lastPrinted>
  <dcterms:created xsi:type="dcterms:W3CDTF">2014-06-19T21:40:00Z</dcterms:created>
  <dcterms:modified xsi:type="dcterms:W3CDTF">2014-06-19T21:40:00Z</dcterms:modified>
</cp:coreProperties>
</file>